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bookmarkStart w:id="0" w:name="_GoBack"/>
    <w:bookmarkEnd w:id="0"/>
    <w:p w14:paraId="682808A9" w14:textId="77777777" w:rsidR="00CE5331"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52367133" w:history="1">
        <w:r w:rsidR="00CE5331" w:rsidRPr="005E6240">
          <w:rPr>
            <w:rStyle w:val="Hyperlink"/>
          </w:rPr>
          <w:t>1.</w:t>
        </w:r>
        <w:r w:rsidR="00CE5331">
          <w:rPr>
            <w:rFonts w:asciiTheme="minorHAnsi" w:eastAsiaTheme="minorEastAsia" w:hAnsiTheme="minorHAnsi" w:cstheme="minorBidi"/>
            <w:bCs w:val="0"/>
            <w:caps w:val="0"/>
            <w:sz w:val="22"/>
            <w:szCs w:val="22"/>
            <w:lang w:val="nl-NL" w:eastAsia="nl-NL"/>
          </w:rPr>
          <w:tab/>
        </w:r>
        <w:r w:rsidR="00CE5331" w:rsidRPr="005E6240">
          <w:rPr>
            <w:rStyle w:val="Hyperlink"/>
          </w:rPr>
          <w:t>Introduction</w:t>
        </w:r>
        <w:r w:rsidR="00CE5331">
          <w:rPr>
            <w:webHidden/>
          </w:rPr>
          <w:tab/>
        </w:r>
        <w:r w:rsidR="00CE5331">
          <w:rPr>
            <w:webHidden/>
          </w:rPr>
          <w:fldChar w:fldCharType="begin"/>
        </w:r>
        <w:r w:rsidR="00CE5331">
          <w:rPr>
            <w:webHidden/>
          </w:rPr>
          <w:instrText xml:space="preserve"> PAGEREF _Toc52367133 \h </w:instrText>
        </w:r>
        <w:r w:rsidR="00CE5331">
          <w:rPr>
            <w:webHidden/>
          </w:rPr>
        </w:r>
        <w:r w:rsidR="00CE5331">
          <w:rPr>
            <w:webHidden/>
          </w:rPr>
          <w:fldChar w:fldCharType="separate"/>
        </w:r>
        <w:r w:rsidR="00CE5331">
          <w:rPr>
            <w:webHidden/>
          </w:rPr>
          <w:t>1</w:t>
        </w:r>
        <w:r w:rsidR="00CE5331">
          <w:rPr>
            <w:webHidden/>
          </w:rPr>
          <w:fldChar w:fldCharType="end"/>
        </w:r>
      </w:hyperlink>
    </w:p>
    <w:p w14:paraId="62E13BD2"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34" w:history="1">
        <w:r w:rsidRPr="005E6240">
          <w:rPr>
            <w:rStyle w:val="Hyperlink"/>
          </w:rPr>
          <w:t>2.</w:t>
        </w:r>
        <w:r>
          <w:rPr>
            <w:rFonts w:asciiTheme="minorHAnsi" w:eastAsiaTheme="minorEastAsia" w:hAnsiTheme="minorHAnsi" w:cstheme="minorBidi"/>
            <w:bCs w:val="0"/>
            <w:caps w:val="0"/>
            <w:sz w:val="22"/>
            <w:szCs w:val="22"/>
            <w:lang w:val="nl-NL" w:eastAsia="nl-NL"/>
          </w:rPr>
          <w:tab/>
        </w:r>
        <w:r w:rsidRPr="005E6240">
          <w:rPr>
            <w:rStyle w:val="Hyperlink"/>
          </w:rPr>
          <w:t>Scope</w:t>
        </w:r>
        <w:r>
          <w:rPr>
            <w:webHidden/>
          </w:rPr>
          <w:tab/>
        </w:r>
        <w:r>
          <w:rPr>
            <w:webHidden/>
          </w:rPr>
          <w:fldChar w:fldCharType="begin"/>
        </w:r>
        <w:r>
          <w:rPr>
            <w:webHidden/>
          </w:rPr>
          <w:instrText xml:space="preserve"> PAGEREF _Toc52367134 \h </w:instrText>
        </w:r>
        <w:r>
          <w:rPr>
            <w:webHidden/>
          </w:rPr>
        </w:r>
        <w:r>
          <w:rPr>
            <w:webHidden/>
          </w:rPr>
          <w:fldChar w:fldCharType="separate"/>
        </w:r>
        <w:r>
          <w:rPr>
            <w:webHidden/>
          </w:rPr>
          <w:t>2</w:t>
        </w:r>
        <w:r>
          <w:rPr>
            <w:webHidden/>
          </w:rPr>
          <w:fldChar w:fldCharType="end"/>
        </w:r>
      </w:hyperlink>
    </w:p>
    <w:p w14:paraId="75C0CDDD" w14:textId="77777777" w:rsidR="00CE5331" w:rsidRDefault="00CE5331">
      <w:pPr>
        <w:pStyle w:val="TOC2"/>
        <w:tabs>
          <w:tab w:val="left" w:pos="1100"/>
        </w:tabs>
        <w:rPr>
          <w:rFonts w:asciiTheme="minorHAnsi" w:eastAsiaTheme="minorEastAsia" w:hAnsiTheme="minorHAnsi" w:cstheme="minorBidi"/>
          <w:smallCaps w:val="0"/>
          <w:sz w:val="22"/>
          <w:szCs w:val="22"/>
          <w:lang w:val="nl-NL" w:eastAsia="nl-NL"/>
        </w:rPr>
      </w:pPr>
      <w:hyperlink w:anchor="_Toc52367135" w:history="1">
        <w:r w:rsidRPr="005E6240">
          <w:rPr>
            <w:rStyle w:val="Hyperlink"/>
            <w:lang w:val="en-US"/>
          </w:rPr>
          <w:t>2.1.</w:t>
        </w:r>
        <w:r>
          <w:rPr>
            <w:rFonts w:asciiTheme="minorHAnsi" w:eastAsiaTheme="minorEastAsia" w:hAnsiTheme="minorHAnsi" w:cstheme="minorBidi"/>
            <w:smallCaps w:val="0"/>
            <w:sz w:val="22"/>
            <w:szCs w:val="22"/>
            <w:lang w:val="nl-NL" w:eastAsia="nl-NL"/>
          </w:rPr>
          <w:tab/>
        </w:r>
        <w:r w:rsidRPr="005E6240">
          <w:rPr>
            <w:rStyle w:val="Hyperlink"/>
          </w:rPr>
          <w:t>Out of scope</w:t>
        </w:r>
        <w:r>
          <w:rPr>
            <w:webHidden/>
          </w:rPr>
          <w:tab/>
        </w:r>
        <w:r>
          <w:rPr>
            <w:webHidden/>
          </w:rPr>
          <w:fldChar w:fldCharType="begin"/>
        </w:r>
        <w:r>
          <w:rPr>
            <w:webHidden/>
          </w:rPr>
          <w:instrText xml:space="preserve"> PAGEREF _Toc52367135 \h </w:instrText>
        </w:r>
        <w:r>
          <w:rPr>
            <w:webHidden/>
          </w:rPr>
        </w:r>
        <w:r>
          <w:rPr>
            <w:webHidden/>
          </w:rPr>
          <w:fldChar w:fldCharType="separate"/>
        </w:r>
        <w:r>
          <w:rPr>
            <w:webHidden/>
          </w:rPr>
          <w:t>2</w:t>
        </w:r>
        <w:r>
          <w:rPr>
            <w:webHidden/>
          </w:rPr>
          <w:fldChar w:fldCharType="end"/>
        </w:r>
      </w:hyperlink>
    </w:p>
    <w:p w14:paraId="00A68AAE" w14:textId="77777777" w:rsidR="00CE5331" w:rsidRDefault="00CE5331">
      <w:pPr>
        <w:pStyle w:val="TOC2"/>
        <w:tabs>
          <w:tab w:val="left" w:pos="1100"/>
        </w:tabs>
        <w:rPr>
          <w:rFonts w:asciiTheme="minorHAnsi" w:eastAsiaTheme="minorEastAsia" w:hAnsiTheme="minorHAnsi" w:cstheme="minorBidi"/>
          <w:smallCaps w:val="0"/>
          <w:sz w:val="22"/>
          <w:szCs w:val="22"/>
          <w:lang w:val="nl-NL" w:eastAsia="nl-NL"/>
        </w:rPr>
      </w:pPr>
      <w:hyperlink w:anchor="_Toc52367136" w:history="1">
        <w:r w:rsidRPr="005E6240">
          <w:rPr>
            <w:rStyle w:val="Hyperlink"/>
          </w:rPr>
          <w:t>2.2.</w:t>
        </w:r>
        <w:r>
          <w:rPr>
            <w:rFonts w:asciiTheme="minorHAnsi" w:eastAsiaTheme="minorEastAsia" w:hAnsiTheme="minorHAnsi" w:cstheme="minorBidi"/>
            <w:smallCaps w:val="0"/>
            <w:sz w:val="22"/>
            <w:szCs w:val="22"/>
            <w:lang w:val="nl-NL" w:eastAsia="nl-NL"/>
          </w:rPr>
          <w:tab/>
        </w:r>
        <w:r w:rsidRPr="005E6240">
          <w:rPr>
            <w:rStyle w:val="Hyperlink"/>
          </w:rPr>
          <w:t>Software Safety Classification</w:t>
        </w:r>
        <w:r>
          <w:rPr>
            <w:webHidden/>
          </w:rPr>
          <w:tab/>
        </w:r>
        <w:r>
          <w:rPr>
            <w:webHidden/>
          </w:rPr>
          <w:fldChar w:fldCharType="begin"/>
        </w:r>
        <w:r>
          <w:rPr>
            <w:webHidden/>
          </w:rPr>
          <w:instrText xml:space="preserve"> PAGEREF _Toc52367136 \h </w:instrText>
        </w:r>
        <w:r>
          <w:rPr>
            <w:webHidden/>
          </w:rPr>
        </w:r>
        <w:r>
          <w:rPr>
            <w:webHidden/>
          </w:rPr>
          <w:fldChar w:fldCharType="separate"/>
        </w:r>
        <w:r>
          <w:rPr>
            <w:webHidden/>
          </w:rPr>
          <w:t>3</w:t>
        </w:r>
        <w:r>
          <w:rPr>
            <w:webHidden/>
          </w:rPr>
          <w:fldChar w:fldCharType="end"/>
        </w:r>
      </w:hyperlink>
    </w:p>
    <w:p w14:paraId="1022DE33"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37" w:history="1">
        <w:r w:rsidRPr="005E6240">
          <w:rPr>
            <w:rStyle w:val="Hyperlink"/>
          </w:rPr>
          <w:t>3.</w:t>
        </w:r>
        <w:r>
          <w:rPr>
            <w:rFonts w:asciiTheme="minorHAnsi" w:eastAsiaTheme="minorEastAsia" w:hAnsiTheme="minorHAnsi" w:cstheme="minorBidi"/>
            <w:bCs w:val="0"/>
            <w:caps w:val="0"/>
            <w:sz w:val="22"/>
            <w:szCs w:val="22"/>
            <w:lang w:val="nl-NL" w:eastAsia="nl-NL"/>
          </w:rPr>
          <w:tab/>
        </w:r>
        <w:r w:rsidRPr="005E6240">
          <w:rPr>
            <w:rStyle w:val="Hyperlink"/>
          </w:rPr>
          <w:t>Definitions</w:t>
        </w:r>
        <w:r>
          <w:rPr>
            <w:webHidden/>
          </w:rPr>
          <w:tab/>
        </w:r>
        <w:r>
          <w:rPr>
            <w:webHidden/>
          </w:rPr>
          <w:fldChar w:fldCharType="begin"/>
        </w:r>
        <w:r>
          <w:rPr>
            <w:webHidden/>
          </w:rPr>
          <w:instrText xml:space="preserve"> PAGEREF _Toc52367137 \h </w:instrText>
        </w:r>
        <w:r>
          <w:rPr>
            <w:webHidden/>
          </w:rPr>
        </w:r>
        <w:r>
          <w:rPr>
            <w:webHidden/>
          </w:rPr>
          <w:fldChar w:fldCharType="separate"/>
        </w:r>
        <w:r>
          <w:rPr>
            <w:webHidden/>
          </w:rPr>
          <w:t>3</w:t>
        </w:r>
        <w:r>
          <w:rPr>
            <w:webHidden/>
          </w:rPr>
          <w:fldChar w:fldCharType="end"/>
        </w:r>
      </w:hyperlink>
    </w:p>
    <w:p w14:paraId="24B30BB8"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38" w:history="1">
        <w:r w:rsidRPr="005E6240">
          <w:rPr>
            <w:rStyle w:val="Hyperlink"/>
            <w:lang w:val="en-US"/>
          </w:rPr>
          <w:t>4.</w:t>
        </w:r>
        <w:r>
          <w:rPr>
            <w:rFonts w:asciiTheme="minorHAnsi" w:eastAsiaTheme="minorEastAsia" w:hAnsiTheme="minorHAnsi" w:cstheme="minorBidi"/>
            <w:bCs w:val="0"/>
            <w:caps w:val="0"/>
            <w:sz w:val="22"/>
            <w:szCs w:val="22"/>
            <w:lang w:val="nl-NL" w:eastAsia="nl-NL"/>
          </w:rPr>
          <w:tab/>
        </w:r>
        <w:r w:rsidRPr="005E6240">
          <w:rPr>
            <w:rStyle w:val="Hyperlink"/>
            <w:lang w:val="en-US"/>
          </w:rPr>
          <w:t>Roles and responsibilities</w:t>
        </w:r>
        <w:r>
          <w:rPr>
            <w:webHidden/>
          </w:rPr>
          <w:tab/>
        </w:r>
        <w:r>
          <w:rPr>
            <w:webHidden/>
          </w:rPr>
          <w:fldChar w:fldCharType="begin"/>
        </w:r>
        <w:r>
          <w:rPr>
            <w:webHidden/>
          </w:rPr>
          <w:instrText xml:space="preserve"> PAGEREF _Toc52367138 \h </w:instrText>
        </w:r>
        <w:r>
          <w:rPr>
            <w:webHidden/>
          </w:rPr>
        </w:r>
        <w:r>
          <w:rPr>
            <w:webHidden/>
          </w:rPr>
          <w:fldChar w:fldCharType="separate"/>
        </w:r>
        <w:r>
          <w:rPr>
            <w:webHidden/>
          </w:rPr>
          <w:t>3</w:t>
        </w:r>
        <w:r>
          <w:rPr>
            <w:webHidden/>
          </w:rPr>
          <w:fldChar w:fldCharType="end"/>
        </w:r>
      </w:hyperlink>
    </w:p>
    <w:p w14:paraId="03D551E0"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39" w:history="1">
        <w:r w:rsidRPr="005E6240">
          <w:rPr>
            <w:rStyle w:val="Hyperlink"/>
          </w:rPr>
          <w:t>5.</w:t>
        </w:r>
        <w:r>
          <w:rPr>
            <w:rFonts w:asciiTheme="minorHAnsi" w:eastAsiaTheme="minorEastAsia" w:hAnsiTheme="minorHAnsi" w:cstheme="minorBidi"/>
            <w:bCs w:val="0"/>
            <w:caps w:val="0"/>
            <w:sz w:val="22"/>
            <w:szCs w:val="22"/>
            <w:lang w:val="nl-NL" w:eastAsia="nl-NL"/>
          </w:rPr>
          <w:tab/>
        </w:r>
        <w:r w:rsidRPr="005E6240">
          <w:rPr>
            <w:rStyle w:val="Hyperlink"/>
          </w:rPr>
          <w:t>Reference Documents</w:t>
        </w:r>
        <w:r>
          <w:rPr>
            <w:webHidden/>
          </w:rPr>
          <w:tab/>
        </w:r>
        <w:r>
          <w:rPr>
            <w:webHidden/>
          </w:rPr>
          <w:fldChar w:fldCharType="begin"/>
        </w:r>
        <w:r>
          <w:rPr>
            <w:webHidden/>
          </w:rPr>
          <w:instrText xml:space="preserve"> PAGEREF _Toc52367139 \h </w:instrText>
        </w:r>
        <w:r>
          <w:rPr>
            <w:webHidden/>
          </w:rPr>
        </w:r>
        <w:r>
          <w:rPr>
            <w:webHidden/>
          </w:rPr>
          <w:fldChar w:fldCharType="separate"/>
        </w:r>
        <w:r>
          <w:rPr>
            <w:webHidden/>
          </w:rPr>
          <w:t>4</w:t>
        </w:r>
        <w:r>
          <w:rPr>
            <w:webHidden/>
          </w:rPr>
          <w:fldChar w:fldCharType="end"/>
        </w:r>
      </w:hyperlink>
    </w:p>
    <w:p w14:paraId="29B2A6CD" w14:textId="77777777" w:rsidR="00CE5331" w:rsidRDefault="00CE5331">
      <w:pPr>
        <w:pStyle w:val="TOC2"/>
        <w:tabs>
          <w:tab w:val="left" w:pos="1100"/>
        </w:tabs>
        <w:rPr>
          <w:rFonts w:asciiTheme="minorHAnsi" w:eastAsiaTheme="minorEastAsia" w:hAnsiTheme="minorHAnsi" w:cstheme="minorBidi"/>
          <w:smallCaps w:val="0"/>
          <w:sz w:val="22"/>
          <w:szCs w:val="22"/>
          <w:lang w:val="nl-NL" w:eastAsia="nl-NL"/>
        </w:rPr>
      </w:pPr>
      <w:hyperlink w:anchor="_Toc52367140" w:history="1">
        <w:r w:rsidRPr="005E6240">
          <w:rPr>
            <w:rStyle w:val="Hyperlink"/>
          </w:rPr>
          <w:t>5.1.</w:t>
        </w:r>
        <w:r>
          <w:rPr>
            <w:rFonts w:asciiTheme="minorHAnsi" w:eastAsiaTheme="minorEastAsia" w:hAnsiTheme="minorHAnsi" w:cstheme="minorBidi"/>
            <w:smallCaps w:val="0"/>
            <w:sz w:val="22"/>
            <w:szCs w:val="22"/>
            <w:lang w:val="nl-NL" w:eastAsia="nl-NL"/>
          </w:rPr>
          <w:tab/>
        </w:r>
        <w:r w:rsidRPr="005E6240">
          <w:rPr>
            <w:rStyle w:val="Hyperlink"/>
          </w:rPr>
          <w:t>System references</w:t>
        </w:r>
        <w:r>
          <w:rPr>
            <w:webHidden/>
          </w:rPr>
          <w:tab/>
        </w:r>
        <w:r>
          <w:rPr>
            <w:webHidden/>
          </w:rPr>
          <w:fldChar w:fldCharType="begin"/>
        </w:r>
        <w:r>
          <w:rPr>
            <w:webHidden/>
          </w:rPr>
          <w:instrText xml:space="preserve"> PAGEREF _Toc52367140 \h </w:instrText>
        </w:r>
        <w:r>
          <w:rPr>
            <w:webHidden/>
          </w:rPr>
        </w:r>
        <w:r>
          <w:rPr>
            <w:webHidden/>
          </w:rPr>
          <w:fldChar w:fldCharType="separate"/>
        </w:r>
        <w:r>
          <w:rPr>
            <w:webHidden/>
          </w:rPr>
          <w:t>4</w:t>
        </w:r>
        <w:r>
          <w:rPr>
            <w:webHidden/>
          </w:rPr>
          <w:fldChar w:fldCharType="end"/>
        </w:r>
      </w:hyperlink>
    </w:p>
    <w:p w14:paraId="45B5CCF1" w14:textId="77777777" w:rsidR="00CE5331" w:rsidRDefault="00CE5331">
      <w:pPr>
        <w:pStyle w:val="TOC2"/>
        <w:tabs>
          <w:tab w:val="left" w:pos="1100"/>
        </w:tabs>
        <w:rPr>
          <w:rFonts w:asciiTheme="minorHAnsi" w:eastAsiaTheme="minorEastAsia" w:hAnsiTheme="minorHAnsi" w:cstheme="minorBidi"/>
          <w:smallCaps w:val="0"/>
          <w:sz w:val="22"/>
          <w:szCs w:val="22"/>
          <w:lang w:val="nl-NL" w:eastAsia="nl-NL"/>
        </w:rPr>
      </w:pPr>
      <w:hyperlink w:anchor="_Toc52367141" w:history="1">
        <w:r w:rsidRPr="005E6240">
          <w:rPr>
            <w:rStyle w:val="Hyperlink"/>
          </w:rPr>
          <w:t>5.2.</w:t>
        </w:r>
        <w:r>
          <w:rPr>
            <w:rFonts w:asciiTheme="minorHAnsi" w:eastAsiaTheme="minorEastAsia" w:hAnsiTheme="minorHAnsi" w:cstheme="minorBidi"/>
            <w:smallCaps w:val="0"/>
            <w:sz w:val="22"/>
            <w:szCs w:val="22"/>
            <w:lang w:val="nl-NL" w:eastAsia="nl-NL"/>
          </w:rPr>
          <w:tab/>
        </w:r>
        <w:r w:rsidRPr="005E6240">
          <w:rPr>
            <w:rStyle w:val="Hyperlink"/>
            <w:lang w:val="en-US"/>
          </w:rPr>
          <w:t>Development</w:t>
        </w:r>
        <w:r w:rsidRPr="005E6240">
          <w:rPr>
            <w:rStyle w:val="Hyperlink"/>
            <w:i/>
            <w:lang w:val="en-US"/>
          </w:rPr>
          <w:t xml:space="preserve"> </w:t>
        </w:r>
        <w:r w:rsidRPr="005E6240">
          <w:rPr>
            <w:rStyle w:val="Hyperlink"/>
          </w:rPr>
          <w:t>Standards, Methods and Tools and Regulatory references</w:t>
        </w:r>
        <w:r>
          <w:rPr>
            <w:webHidden/>
          </w:rPr>
          <w:tab/>
        </w:r>
        <w:r>
          <w:rPr>
            <w:webHidden/>
          </w:rPr>
          <w:fldChar w:fldCharType="begin"/>
        </w:r>
        <w:r>
          <w:rPr>
            <w:webHidden/>
          </w:rPr>
          <w:instrText xml:space="preserve"> PAGEREF _Toc52367141 \h </w:instrText>
        </w:r>
        <w:r>
          <w:rPr>
            <w:webHidden/>
          </w:rPr>
        </w:r>
        <w:r>
          <w:rPr>
            <w:webHidden/>
          </w:rPr>
          <w:fldChar w:fldCharType="separate"/>
        </w:r>
        <w:r>
          <w:rPr>
            <w:webHidden/>
          </w:rPr>
          <w:t>5</w:t>
        </w:r>
        <w:r>
          <w:rPr>
            <w:webHidden/>
          </w:rPr>
          <w:fldChar w:fldCharType="end"/>
        </w:r>
      </w:hyperlink>
    </w:p>
    <w:p w14:paraId="6A84202A"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2" w:history="1">
        <w:r w:rsidRPr="005E6240">
          <w:rPr>
            <w:rStyle w:val="Hyperlink"/>
          </w:rPr>
          <w:t>6.</w:t>
        </w:r>
        <w:r>
          <w:rPr>
            <w:rFonts w:asciiTheme="minorHAnsi" w:eastAsiaTheme="minorEastAsia" w:hAnsiTheme="minorHAnsi" w:cstheme="minorBidi"/>
            <w:bCs w:val="0"/>
            <w:caps w:val="0"/>
            <w:sz w:val="22"/>
            <w:szCs w:val="22"/>
            <w:lang w:val="nl-NL" w:eastAsia="nl-NL"/>
          </w:rPr>
          <w:tab/>
        </w:r>
        <w:r w:rsidRPr="005E6240">
          <w:rPr>
            <w:rStyle w:val="Hyperlink"/>
          </w:rPr>
          <w:t>Processes used in the development</w:t>
        </w:r>
        <w:r>
          <w:rPr>
            <w:webHidden/>
          </w:rPr>
          <w:tab/>
        </w:r>
        <w:r>
          <w:rPr>
            <w:webHidden/>
          </w:rPr>
          <w:fldChar w:fldCharType="begin"/>
        </w:r>
        <w:r>
          <w:rPr>
            <w:webHidden/>
          </w:rPr>
          <w:instrText xml:space="preserve"> PAGEREF _Toc52367142 \h </w:instrText>
        </w:r>
        <w:r>
          <w:rPr>
            <w:webHidden/>
          </w:rPr>
        </w:r>
        <w:r>
          <w:rPr>
            <w:webHidden/>
          </w:rPr>
          <w:fldChar w:fldCharType="separate"/>
        </w:r>
        <w:r>
          <w:rPr>
            <w:webHidden/>
          </w:rPr>
          <w:t>7</w:t>
        </w:r>
        <w:r>
          <w:rPr>
            <w:webHidden/>
          </w:rPr>
          <w:fldChar w:fldCharType="end"/>
        </w:r>
      </w:hyperlink>
    </w:p>
    <w:p w14:paraId="69D2CEFC"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3" w:history="1">
        <w:r w:rsidRPr="005E6240">
          <w:rPr>
            <w:rStyle w:val="Hyperlink"/>
          </w:rPr>
          <w:t>7.</w:t>
        </w:r>
        <w:r>
          <w:rPr>
            <w:rFonts w:asciiTheme="minorHAnsi" w:eastAsiaTheme="minorEastAsia" w:hAnsiTheme="minorHAnsi" w:cstheme="minorBidi"/>
            <w:bCs w:val="0"/>
            <w:caps w:val="0"/>
            <w:sz w:val="22"/>
            <w:szCs w:val="22"/>
            <w:lang w:val="nl-NL" w:eastAsia="nl-NL"/>
          </w:rPr>
          <w:tab/>
        </w:r>
        <w:r w:rsidRPr="005E6240">
          <w:rPr>
            <w:rStyle w:val="Hyperlink"/>
          </w:rPr>
          <w:t>Software Deliverables</w:t>
        </w:r>
        <w:r>
          <w:rPr>
            <w:webHidden/>
          </w:rPr>
          <w:tab/>
        </w:r>
        <w:r>
          <w:rPr>
            <w:webHidden/>
          </w:rPr>
          <w:fldChar w:fldCharType="begin"/>
        </w:r>
        <w:r>
          <w:rPr>
            <w:webHidden/>
          </w:rPr>
          <w:instrText xml:space="preserve"> PAGEREF _Toc52367143 \h </w:instrText>
        </w:r>
        <w:r>
          <w:rPr>
            <w:webHidden/>
          </w:rPr>
        </w:r>
        <w:r>
          <w:rPr>
            <w:webHidden/>
          </w:rPr>
          <w:fldChar w:fldCharType="separate"/>
        </w:r>
        <w:r>
          <w:rPr>
            <w:webHidden/>
          </w:rPr>
          <w:t>7</w:t>
        </w:r>
        <w:r>
          <w:rPr>
            <w:webHidden/>
          </w:rPr>
          <w:fldChar w:fldCharType="end"/>
        </w:r>
      </w:hyperlink>
    </w:p>
    <w:p w14:paraId="575B90AF"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4" w:history="1">
        <w:r w:rsidRPr="005E6240">
          <w:rPr>
            <w:rStyle w:val="Hyperlink"/>
          </w:rPr>
          <w:t>8.</w:t>
        </w:r>
        <w:r>
          <w:rPr>
            <w:rFonts w:asciiTheme="minorHAnsi" w:eastAsiaTheme="minorEastAsia" w:hAnsiTheme="minorHAnsi" w:cstheme="minorBidi"/>
            <w:bCs w:val="0"/>
            <w:caps w:val="0"/>
            <w:sz w:val="22"/>
            <w:szCs w:val="22"/>
            <w:lang w:val="nl-NL" w:eastAsia="nl-NL"/>
          </w:rPr>
          <w:tab/>
        </w:r>
        <w:r w:rsidRPr="005E6240">
          <w:rPr>
            <w:rStyle w:val="Hyperlink"/>
          </w:rPr>
          <w:t>Traceability</w:t>
        </w:r>
        <w:r>
          <w:rPr>
            <w:webHidden/>
          </w:rPr>
          <w:tab/>
        </w:r>
        <w:r>
          <w:rPr>
            <w:webHidden/>
          </w:rPr>
          <w:fldChar w:fldCharType="begin"/>
        </w:r>
        <w:r>
          <w:rPr>
            <w:webHidden/>
          </w:rPr>
          <w:instrText xml:space="preserve"> PAGEREF _Toc52367144 \h </w:instrText>
        </w:r>
        <w:r>
          <w:rPr>
            <w:webHidden/>
          </w:rPr>
        </w:r>
        <w:r>
          <w:rPr>
            <w:webHidden/>
          </w:rPr>
          <w:fldChar w:fldCharType="separate"/>
        </w:r>
        <w:r>
          <w:rPr>
            <w:webHidden/>
          </w:rPr>
          <w:t>7</w:t>
        </w:r>
        <w:r>
          <w:rPr>
            <w:webHidden/>
          </w:rPr>
          <w:fldChar w:fldCharType="end"/>
        </w:r>
      </w:hyperlink>
    </w:p>
    <w:p w14:paraId="6ECA5C11"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5" w:history="1">
        <w:r w:rsidRPr="005E6240">
          <w:rPr>
            <w:rStyle w:val="Hyperlink"/>
          </w:rPr>
          <w:t>9.</w:t>
        </w:r>
        <w:r>
          <w:rPr>
            <w:rFonts w:asciiTheme="minorHAnsi" w:eastAsiaTheme="minorEastAsia" w:hAnsiTheme="minorHAnsi" w:cstheme="minorBidi"/>
            <w:bCs w:val="0"/>
            <w:caps w:val="0"/>
            <w:sz w:val="22"/>
            <w:szCs w:val="22"/>
            <w:lang w:val="nl-NL" w:eastAsia="nl-NL"/>
          </w:rPr>
          <w:tab/>
        </w:r>
        <w:r w:rsidRPr="005E6240">
          <w:rPr>
            <w:rStyle w:val="Hyperlink"/>
          </w:rPr>
          <w:t>Software Configuration List</w:t>
        </w:r>
        <w:r>
          <w:rPr>
            <w:webHidden/>
          </w:rPr>
          <w:tab/>
        </w:r>
        <w:r>
          <w:rPr>
            <w:webHidden/>
          </w:rPr>
          <w:fldChar w:fldCharType="begin"/>
        </w:r>
        <w:r>
          <w:rPr>
            <w:webHidden/>
          </w:rPr>
          <w:instrText xml:space="preserve"> PAGEREF _Toc52367145 \h </w:instrText>
        </w:r>
        <w:r>
          <w:rPr>
            <w:webHidden/>
          </w:rPr>
        </w:r>
        <w:r>
          <w:rPr>
            <w:webHidden/>
          </w:rPr>
          <w:fldChar w:fldCharType="separate"/>
        </w:r>
        <w:r>
          <w:rPr>
            <w:webHidden/>
          </w:rPr>
          <w:t>8</w:t>
        </w:r>
        <w:r>
          <w:rPr>
            <w:webHidden/>
          </w:rPr>
          <w:fldChar w:fldCharType="end"/>
        </w:r>
      </w:hyperlink>
    </w:p>
    <w:p w14:paraId="643AF7DA"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6" w:history="1">
        <w:r w:rsidRPr="005E6240">
          <w:rPr>
            <w:rStyle w:val="Hyperlink"/>
          </w:rPr>
          <w:t>10.</w:t>
        </w:r>
        <w:r>
          <w:rPr>
            <w:rFonts w:asciiTheme="minorHAnsi" w:eastAsiaTheme="minorEastAsia" w:hAnsiTheme="minorHAnsi" w:cstheme="minorBidi"/>
            <w:bCs w:val="0"/>
            <w:caps w:val="0"/>
            <w:sz w:val="22"/>
            <w:szCs w:val="22"/>
            <w:lang w:val="nl-NL" w:eastAsia="nl-NL"/>
          </w:rPr>
          <w:tab/>
        </w:r>
        <w:r w:rsidRPr="005E6240">
          <w:rPr>
            <w:rStyle w:val="Hyperlink"/>
          </w:rPr>
          <w:t>SOUP Configuration Items</w:t>
        </w:r>
        <w:r>
          <w:rPr>
            <w:webHidden/>
          </w:rPr>
          <w:tab/>
        </w:r>
        <w:r>
          <w:rPr>
            <w:webHidden/>
          </w:rPr>
          <w:fldChar w:fldCharType="begin"/>
        </w:r>
        <w:r>
          <w:rPr>
            <w:webHidden/>
          </w:rPr>
          <w:instrText xml:space="preserve"> PAGEREF _Toc52367146 \h </w:instrText>
        </w:r>
        <w:r>
          <w:rPr>
            <w:webHidden/>
          </w:rPr>
        </w:r>
        <w:r>
          <w:rPr>
            <w:webHidden/>
          </w:rPr>
          <w:fldChar w:fldCharType="separate"/>
        </w:r>
        <w:r>
          <w:rPr>
            <w:webHidden/>
          </w:rPr>
          <w:t>8</w:t>
        </w:r>
        <w:r>
          <w:rPr>
            <w:webHidden/>
          </w:rPr>
          <w:fldChar w:fldCharType="end"/>
        </w:r>
      </w:hyperlink>
    </w:p>
    <w:p w14:paraId="454353D1"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7" w:history="1">
        <w:r w:rsidRPr="005E6240">
          <w:rPr>
            <w:rStyle w:val="Hyperlink"/>
          </w:rPr>
          <w:t>11.</w:t>
        </w:r>
        <w:r>
          <w:rPr>
            <w:rFonts w:asciiTheme="minorHAnsi" w:eastAsiaTheme="minorEastAsia" w:hAnsiTheme="minorHAnsi" w:cstheme="minorBidi"/>
            <w:bCs w:val="0"/>
            <w:caps w:val="0"/>
            <w:sz w:val="22"/>
            <w:szCs w:val="22"/>
            <w:lang w:val="nl-NL" w:eastAsia="nl-NL"/>
          </w:rPr>
          <w:tab/>
        </w:r>
        <w:r w:rsidRPr="005E6240">
          <w:rPr>
            <w:rStyle w:val="Hyperlink"/>
          </w:rPr>
          <w:t>Software Integration and Testing Plan</w:t>
        </w:r>
        <w:r>
          <w:rPr>
            <w:webHidden/>
          </w:rPr>
          <w:tab/>
        </w:r>
        <w:r>
          <w:rPr>
            <w:webHidden/>
          </w:rPr>
          <w:fldChar w:fldCharType="begin"/>
        </w:r>
        <w:r>
          <w:rPr>
            <w:webHidden/>
          </w:rPr>
          <w:instrText xml:space="preserve"> PAGEREF _Toc52367147 \h </w:instrText>
        </w:r>
        <w:r>
          <w:rPr>
            <w:webHidden/>
          </w:rPr>
        </w:r>
        <w:r>
          <w:rPr>
            <w:webHidden/>
          </w:rPr>
          <w:fldChar w:fldCharType="separate"/>
        </w:r>
        <w:r>
          <w:rPr>
            <w:webHidden/>
          </w:rPr>
          <w:t>8</w:t>
        </w:r>
        <w:r>
          <w:rPr>
            <w:webHidden/>
          </w:rPr>
          <w:fldChar w:fldCharType="end"/>
        </w:r>
      </w:hyperlink>
    </w:p>
    <w:p w14:paraId="42F348CD"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8" w:history="1">
        <w:r w:rsidRPr="005E6240">
          <w:rPr>
            <w:rStyle w:val="Hyperlink"/>
          </w:rPr>
          <w:t>12.</w:t>
        </w:r>
        <w:r>
          <w:rPr>
            <w:rFonts w:asciiTheme="minorHAnsi" w:eastAsiaTheme="minorEastAsia" w:hAnsiTheme="minorHAnsi" w:cstheme="minorBidi"/>
            <w:bCs w:val="0"/>
            <w:caps w:val="0"/>
            <w:sz w:val="22"/>
            <w:szCs w:val="22"/>
            <w:lang w:val="nl-NL" w:eastAsia="nl-NL"/>
          </w:rPr>
          <w:tab/>
        </w:r>
        <w:r w:rsidRPr="005E6240">
          <w:rPr>
            <w:rStyle w:val="Hyperlink"/>
          </w:rPr>
          <w:t>Software risk management</w:t>
        </w:r>
        <w:r>
          <w:rPr>
            <w:webHidden/>
          </w:rPr>
          <w:tab/>
        </w:r>
        <w:r>
          <w:rPr>
            <w:webHidden/>
          </w:rPr>
          <w:fldChar w:fldCharType="begin"/>
        </w:r>
        <w:r>
          <w:rPr>
            <w:webHidden/>
          </w:rPr>
          <w:instrText xml:space="preserve"> PAGEREF _Toc52367148 \h </w:instrText>
        </w:r>
        <w:r>
          <w:rPr>
            <w:webHidden/>
          </w:rPr>
        </w:r>
        <w:r>
          <w:rPr>
            <w:webHidden/>
          </w:rPr>
          <w:fldChar w:fldCharType="separate"/>
        </w:r>
        <w:r>
          <w:rPr>
            <w:webHidden/>
          </w:rPr>
          <w:t>9</w:t>
        </w:r>
        <w:r>
          <w:rPr>
            <w:webHidden/>
          </w:rPr>
          <w:fldChar w:fldCharType="end"/>
        </w:r>
      </w:hyperlink>
    </w:p>
    <w:p w14:paraId="0A3CAC14"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49" w:history="1">
        <w:r w:rsidRPr="005E6240">
          <w:rPr>
            <w:rStyle w:val="Hyperlink"/>
          </w:rPr>
          <w:t>13.</w:t>
        </w:r>
        <w:r>
          <w:rPr>
            <w:rFonts w:asciiTheme="minorHAnsi" w:eastAsiaTheme="minorEastAsia" w:hAnsiTheme="minorHAnsi" w:cstheme="minorBidi"/>
            <w:bCs w:val="0"/>
            <w:caps w:val="0"/>
            <w:sz w:val="22"/>
            <w:szCs w:val="22"/>
            <w:lang w:val="nl-NL" w:eastAsia="nl-NL"/>
          </w:rPr>
          <w:tab/>
        </w:r>
        <w:r w:rsidRPr="005E6240">
          <w:rPr>
            <w:rStyle w:val="Hyperlink"/>
          </w:rPr>
          <w:t>Project deliverables</w:t>
        </w:r>
        <w:r>
          <w:rPr>
            <w:webHidden/>
          </w:rPr>
          <w:tab/>
        </w:r>
        <w:r>
          <w:rPr>
            <w:webHidden/>
          </w:rPr>
          <w:fldChar w:fldCharType="begin"/>
        </w:r>
        <w:r>
          <w:rPr>
            <w:webHidden/>
          </w:rPr>
          <w:instrText xml:space="preserve"> PAGEREF _Toc52367149 \h </w:instrText>
        </w:r>
        <w:r>
          <w:rPr>
            <w:webHidden/>
          </w:rPr>
        </w:r>
        <w:r>
          <w:rPr>
            <w:webHidden/>
          </w:rPr>
          <w:fldChar w:fldCharType="separate"/>
        </w:r>
        <w:r>
          <w:rPr>
            <w:webHidden/>
          </w:rPr>
          <w:t>10</w:t>
        </w:r>
        <w:r>
          <w:rPr>
            <w:webHidden/>
          </w:rPr>
          <w:fldChar w:fldCharType="end"/>
        </w:r>
      </w:hyperlink>
    </w:p>
    <w:p w14:paraId="54A2394E"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50" w:history="1">
        <w:r w:rsidRPr="005E6240">
          <w:rPr>
            <w:rStyle w:val="Hyperlink"/>
            <w:lang w:val="en-US"/>
          </w:rPr>
          <w:t>14.</w:t>
        </w:r>
        <w:r>
          <w:rPr>
            <w:rFonts w:asciiTheme="minorHAnsi" w:eastAsiaTheme="minorEastAsia" w:hAnsiTheme="minorHAnsi" w:cstheme="minorBidi"/>
            <w:bCs w:val="0"/>
            <w:caps w:val="0"/>
            <w:sz w:val="22"/>
            <w:szCs w:val="22"/>
            <w:lang w:val="nl-NL" w:eastAsia="nl-NL"/>
          </w:rPr>
          <w:tab/>
        </w:r>
        <w:r w:rsidRPr="005E6240">
          <w:rPr>
            <w:rStyle w:val="Hyperlink"/>
            <w:lang w:val="en-US"/>
          </w:rPr>
          <w:t>Common Software Defects</w:t>
        </w:r>
        <w:r>
          <w:rPr>
            <w:webHidden/>
          </w:rPr>
          <w:tab/>
        </w:r>
        <w:r>
          <w:rPr>
            <w:webHidden/>
          </w:rPr>
          <w:fldChar w:fldCharType="begin"/>
        </w:r>
        <w:r>
          <w:rPr>
            <w:webHidden/>
          </w:rPr>
          <w:instrText xml:space="preserve"> PAGEREF _Toc52367150 \h </w:instrText>
        </w:r>
        <w:r>
          <w:rPr>
            <w:webHidden/>
          </w:rPr>
        </w:r>
        <w:r>
          <w:rPr>
            <w:webHidden/>
          </w:rPr>
          <w:fldChar w:fldCharType="separate"/>
        </w:r>
        <w:r>
          <w:rPr>
            <w:webHidden/>
          </w:rPr>
          <w:t>10</w:t>
        </w:r>
        <w:r>
          <w:rPr>
            <w:webHidden/>
          </w:rPr>
          <w:fldChar w:fldCharType="end"/>
        </w:r>
      </w:hyperlink>
    </w:p>
    <w:p w14:paraId="6E7D4E75"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51" w:history="1">
        <w:r w:rsidRPr="005E6240">
          <w:rPr>
            <w:rStyle w:val="Hyperlink"/>
          </w:rPr>
          <w:t>15.</w:t>
        </w:r>
        <w:r>
          <w:rPr>
            <w:rFonts w:asciiTheme="minorHAnsi" w:eastAsiaTheme="minorEastAsia" w:hAnsiTheme="minorHAnsi" w:cstheme="minorBidi"/>
            <w:bCs w:val="0"/>
            <w:caps w:val="0"/>
            <w:sz w:val="22"/>
            <w:szCs w:val="22"/>
            <w:lang w:val="nl-NL" w:eastAsia="nl-NL"/>
          </w:rPr>
          <w:tab/>
        </w:r>
        <w:r w:rsidRPr="005E6240">
          <w:rPr>
            <w:rStyle w:val="Hyperlink"/>
          </w:rPr>
          <w:t>Appendix</w:t>
        </w:r>
        <w:r>
          <w:rPr>
            <w:webHidden/>
          </w:rPr>
          <w:tab/>
        </w:r>
        <w:r>
          <w:rPr>
            <w:webHidden/>
          </w:rPr>
          <w:fldChar w:fldCharType="begin"/>
        </w:r>
        <w:r>
          <w:rPr>
            <w:webHidden/>
          </w:rPr>
          <w:instrText xml:space="preserve"> PAGEREF _Toc52367151 \h </w:instrText>
        </w:r>
        <w:r>
          <w:rPr>
            <w:webHidden/>
          </w:rPr>
        </w:r>
        <w:r>
          <w:rPr>
            <w:webHidden/>
          </w:rPr>
          <w:fldChar w:fldCharType="separate"/>
        </w:r>
        <w:r>
          <w:rPr>
            <w:webHidden/>
          </w:rPr>
          <w:t>10</w:t>
        </w:r>
        <w:r>
          <w:rPr>
            <w:webHidden/>
          </w:rPr>
          <w:fldChar w:fldCharType="end"/>
        </w:r>
      </w:hyperlink>
    </w:p>
    <w:p w14:paraId="5837D8A3"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52" w:history="1">
        <w:r w:rsidRPr="005E6240">
          <w:rPr>
            <w:rStyle w:val="Hyperlink"/>
          </w:rPr>
          <w:t>16.</w:t>
        </w:r>
        <w:r>
          <w:rPr>
            <w:rFonts w:asciiTheme="minorHAnsi" w:eastAsiaTheme="minorEastAsia" w:hAnsiTheme="minorHAnsi" w:cstheme="minorBidi"/>
            <w:bCs w:val="0"/>
            <w:caps w:val="0"/>
            <w:sz w:val="22"/>
            <w:szCs w:val="22"/>
            <w:lang w:val="nl-NL" w:eastAsia="nl-NL"/>
          </w:rPr>
          <w:tab/>
        </w:r>
        <w:r w:rsidRPr="005E6240">
          <w:rPr>
            <w:rStyle w:val="Hyperlink"/>
          </w:rPr>
          <w:t>References and related documents</w:t>
        </w:r>
        <w:r>
          <w:rPr>
            <w:webHidden/>
          </w:rPr>
          <w:tab/>
        </w:r>
        <w:r>
          <w:rPr>
            <w:webHidden/>
          </w:rPr>
          <w:fldChar w:fldCharType="begin"/>
        </w:r>
        <w:r>
          <w:rPr>
            <w:webHidden/>
          </w:rPr>
          <w:instrText xml:space="preserve"> PAGEREF _Toc52367152 \h </w:instrText>
        </w:r>
        <w:r>
          <w:rPr>
            <w:webHidden/>
          </w:rPr>
        </w:r>
        <w:r>
          <w:rPr>
            <w:webHidden/>
          </w:rPr>
          <w:fldChar w:fldCharType="separate"/>
        </w:r>
        <w:r>
          <w:rPr>
            <w:webHidden/>
          </w:rPr>
          <w:t>11</w:t>
        </w:r>
        <w:r>
          <w:rPr>
            <w:webHidden/>
          </w:rPr>
          <w:fldChar w:fldCharType="end"/>
        </w:r>
      </w:hyperlink>
    </w:p>
    <w:p w14:paraId="717EC1E6"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53" w:history="1">
        <w:r w:rsidRPr="005E6240">
          <w:rPr>
            <w:rStyle w:val="Hyperlink"/>
          </w:rPr>
          <w:t>17.</w:t>
        </w:r>
        <w:r>
          <w:rPr>
            <w:rFonts w:asciiTheme="minorHAnsi" w:eastAsiaTheme="minorEastAsia" w:hAnsiTheme="minorHAnsi" w:cstheme="minorBidi"/>
            <w:bCs w:val="0"/>
            <w:caps w:val="0"/>
            <w:sz w:val="22"/>
            <w:szCs w:val="22"/>
            <w:lang w:val="nl-NL" w:eastAsia="nl-NL"/>
          </w:rPr>
          <w:tab/>
        </w:r>
        <w:r w:rsidRPr="005E6240">
          <w:rPr>
            <w:rStyle w:val="Hyperlink"/>
          </w:rPr>
          <w:t>Signatures and approval</w:t>
        </w:r>
        <w:r>
          <w:rPr>
            <w:webHidden/>
          </w:rPr>
          <w:tab/>
        </w:r>
        <w:r>
          <w:rPr>
            <w:webHidden/>
          </w:rPr>
          <w:fldChar w:fldCharType="begin"/>
        </w:r>
        <w:r>
          <w:rPr>
            <w:webHidden/>
          </w:rPr>
          <w:instrText xml:space="preserve"> PAGEREF _Toc52367153 \h </w:instrText>
        </w:r>
        <w:r>
          <w:rPr>
            <w:webHidden/>
          </w:rPr>
        </w:r>
        <w:r>
          <w:rPr>
            <w:webHidden/>
          </w:rPr>
          <w:fldChar w:fldCharType="separate"/>
        </w:r>
        <w:r>
          <w:rPr>
            <w:webHidden/>
          </w:rPr>
          <w:t>12</w:t>
        </w:r>
        <w:r>
          <w:rPr>
            <w:webHidden/>
          </w:rPr>
          <w:fldChar w:fldCharType="end"/>
        </w:r>
      </w:hyperlink>
    </w:p>
    <w:p w14:paraId="26E188D8" w14:textId="77777777" w:rsidR="00CE5331" w:rsidRDefault="00CE5331">
      <w:pPr>
        <w:pStyle w:val="TOC1"/>
        <w:rPr>
          <w:rFonts w:asciiTheme="minorHAnsi" w:eastAsiaTheme="minorEastAsia" w:hAnsiTheme="minorHAnsi" w:cstheme="minorBidi"/>
          <w:bCs w:val="0"/>
          <w:caps w:val="0"/>
          <w:sz w:val="22"/>
          <w:szCs w:val="22"/>
          <w:lang w:val="nl-NL" w:eastAsia="nl-NL"/>
        </w:rPr>
      </w:pPr>
      <w:hyperlink w:anchor="_Toc52367154" w:history="1">
        <w:r w:rsidRPr="005E6240">
          <w:rPr>
            <w:rStyle w:val="Hyperlink"/>
          </w:rPr>
          <w:t>18.</w:t>
        </w:r>
        <w:r>
          <w:rPr>
            <w:rFonts w:asciiTheme="minorHAnsi" w:eastAsiaTheme="minorEastAsia" w:hAnsiTheme="minorHAnsi" w:cstheme="minorBidi"/>
            <w:bCs w:val="0"/>
            <w:caps w:val="0"/>
            <w:sz w:val="22"/>
            <w:szCs w:val="22"/>
            <w:lang w:val="nl-NL" w:eastAsia="nl-NL"/>
          </w:rPr>
          <w:tab/>
        </w:r>
        <w:r w:rsidRPr="005E6240">
          <w:rPr>
            <w:rStyle w:val="Hyperlink"/>
          </w:rPr>
          <w:t>History</w:t>
        </w:r>
        <w:r>
          <w:rPr>
            <w:webHidden/>
          </w:rPr>
          <w:tab/>
        </w:r>
        <w:r>
          <w:rPr>
            <w:webHidden/>
          </w:rPr>
          <w:fldChar w:fldCharType="begin"/>
        </w:r>
        <w:r>
          <w:rPr>
            <w:webHidden/>
          </w:rPr>
          <w:instrText xml:space="preserve"> PAGEREF _Toc52367154 \h </w:instrText>
        </w:r>
        <w:r>
          <w:rPr>
            <w:webHidden/>
          </w:rPr>
        </w:r>
        <w:r>
          <w:rPr>
            <w:webHidden/>
          </w:rPr>
          <w:fldChar w:fldCharType="separate"/>
        </w:r>
        <w:r>
          <w:rPr>
            <w:webHidden/>
          </w:rPr>
          <w:t>12</w:t>
        </w:r>
        <w:r>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1" w:name="_Toc264634781"/>
      <w:bookmarkStart w:id="2" w:name="_Toc264634782"/>
      <w:bookmarkStart w:id="3" w:name="_Toc264634783"/>
      <w:bookmarkStart w:id="4" w:name="_Toc264634784"/>
      <w:bookmarkStart w:id="5" w:name="_Toc264634785"/>
      <w:bookmarkStart w:id="6" w:name="_Toc264634786"/>
      <w:bookmarkStart w:id="7" w:name="_Toc264634787"/>
      <w:bookmarkStart w:id="8" w:name="_Toc264634788"/>
      <w:bookmarkStart w:id="9" w:name="_Toc264634789"/>
      <w:bookmarkStart w:id="10" w:name="_Toc264634790"/>
      <w:bookmarkStart w:id="11" w:name="_Toc264634791"/>
      <w:bookmarkStart w:id="12" w:name="_Toc264634792"/>
      <w:bookmarkStart w:id="13" w:name="_Toc264634793"/>
      <w:bookmarkStart w:id="14" w:name="_Toc264634794"/>
      <w:bookmarkStart w:id="15" w:name="_Toc472678497"/>
      <w:bookmarkStart w:id="16" w:name="_Toc52367133"/>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C19D696">
        <w:t>Introduction</w:t>
      </w:r>
      <w:bookmarkEnd w:id="16"/>
      <w:r>
        <w:rPr>
          <w:szCs w:val="20"/>
        </w:rPr>
        <w:tab/>
      </w:r>
      <w:r>
        <w:rPr>
          <w:szCs w:val="20"/>
        </w:rPr>
        <w:tab/>
      </w:r>
    </w:p>
    <w:p w14:paraId="77B4E724" w14:textId="2BE4EA75" w:rsidR="006308FD" w:rsidRDefault="00181B01" w:rsidP="006308FD">
      <w:bookmarkStart w:id="17" w:name="_Toc264374136"/>
      <w:bookmarkStart w:id="18" w:name="_Toc264374180"/>
      <w:bookmarkStart w:id="19" w:name="_Toc264374142"/>
      <w:bookmarkStart w:id="20" w:name="_Toc264374186"/>
      <w:bookmarkStart w:id="21" w:name="_Toc264374159"/>
      <w:bookmarkStart w:id="22" w:name="_Toc264374203"/>
      <w:bookmarkStart w:id="23" w:name="_Toc264374164"/>
      <w:bookmarkStart w:id="24" w:name="_Toc264374208"/>
      <w:bookmarkStart w:id="25" w:name="_Toc264013823"/>
      <w:bookmarkStart w:id="26" w:name="_Toc264013966"/>
      <w:bookmarkStart w:id="27" w:name="_Toc264014093"/>
      <w:bookmarkStart w:id="28" w:name="_Toc264014320"/>
      <w:bookmarkStart w:id="29" w:name="_Toc264018727"/>
      <w:bookmarkStart w:id="30" w:name="_Toc264018757"/>
      <w:bookmarkStart w:id="31" w:name="_Toc264374166"/>
      <w:bookmarkStart w:id="32" w:name="_Toc264374210"/>
      <w:bookmarkStart w:id="33" w:name="_Toc264374224"/>
      <w:bookmarkStart w:id="34" w:name="_Toc264623723"/>
      <w:bookmarkStart w:id="35" w:name="_Toc264623760"/>
      <w:bookmarkStart w:id="36" w:name="_Toc264623850"/>
      <w:bookmarkStart w:id="37" w:name="_Toc264625553"/>
      <w:bookmarkStart w:id="38" w:name="_Toc264625576"/>
      <w:bookmarkStart w:id="39" w:name="_Toc264634796"/>
      <w:bookmarkStart w:id="40" w:name="_Toc264013824"/>
      <w:bookmarkStart w:id="41" w:name="_Toc47267849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3734F8">
        <w:t xml:space="preserve">The purpose of this software development plan is to establish the safety and </w:t>
      </w:r>
      <w:r>
        <w:t xml:space="preserve">effectiveness of using the </w:t>
      </w:r>
      <w:r w:rsidR="00E248B5">
        <w:t>R PACKAGE</w:t>
      </w:r>
      <w:r>
        <w:t xml:space="preserve"> </w:t>
      </w:r>
      <w:ins w:id="42" w:author="Rik de Wijn" w:date="2020-09-30T10:17:00Z">
        <w:r w:rsidR="00F739A6">
          <w:t xml:space="preserve">DAS-COMBAT </w:t>
        </w:r>
      </w:ins>
      <w:r>
        <w:t xml:space="preserve">for the data analysis </w:t>
      </w:r>
      <w:r w:rsidR="00D376E2">
        <w:t xml:space="preserve">diagnostic </w:t>
      </w:r>
      <w:r w:rsidR="00C842B2">
        <w:t>measurements</w:t>
      </w:r>
      <w:r>
        <w:t>.</w:t>
      </w:r>
      <w:r w:rsidR="006308FD">
        <w:t xml:space="preserve"> This plan, and related documents, </w:t>
      </w:r>
      <w:r w:rsidRPr="003734F8">
        <w:t>will document</w:t>
      </w:r>
      <w:r w:rsidR="004D23C8">
        <w:t xml:space="preserve">                                                                                                                                                                                                                                                                                                                                                                                                                                                                                                                                                                                                                                                                                                                                                                                                                                                   </w:t>
      </w:r>
      <w:r w:rsidRPr="003734F8">
        <w:t xml:space="preserve"> the intended use of the software and demonstrate that the use of the software fulfils those intentions without causing any unacceptable risks.</w:t>
      </w:r>
      <w:r w:rsidR="006308FD">
        <w:t xml:space="preserve"> </w:t>
      </w:r>
    </w:p>
    <w:p w14:paraId="7C1B3F0E" w14:textId="532F3FA0" w:rsidR="00E248B5" w:rsidRDefault="00E248B5" w:rsidP="00181B01">
      <w:r>
        <w:t>DAS-COMBAT</w:t>
      </w:r>
      <w:r w:rsidRPr="00E248B5">
        <w:t xml:space="preserve"> allows users to adjust for batch effects in datasets where the batch covariate is known, using methodology described in Johnson et al. 2007. It uses either parametric or non-parametric empirical Bayes frameworks for adjusting data for batch effects. Users are returned an expression matrix that has been corrected for batch effects. The input data are assumed to be cleaned and normalized before batch effect removal.</w:t>
      </w:r>
    </w:p>
    <w:p w14:paraId="4A62CA8D" w14:textId="08035151" w:rsidR="00D376E2" w:rsidRDefault="00181B01" w:rsidP="00181B01">
      <w:r w:rsidRPr="003734F8">
        <w:lastRenderedPageBreak/>
        <w:t>Th</w:t>
      </w:r>
      <w:r>
        <w:t xml:space="preserve">e module </w:t>
      </w:r>
      <w:r w:rsidR="007918A8">
        <w:t>DAS-COMBAT</w:t>
      </w:r>
      <w:r w:rsidR="004D23C8">
        <w:t xml:space="preserve"> is </w:t>
      </w:r>
      <w:r w:rsidR="00E248B5">
        <w:t xml:space="preserve">an R package and is </w:t>
      </w:r>
      <w:r w:rsidR="004D23C8">
        <w:t xml:space="preserve">used </w:t>
      </w:r>
      <w:del w:id="43" w:author="Rik de Wijn" w:date="2020-09-30T10:20:00Z">
        <w:r w:rsidR="00D376E2" w:rsidDel="00F739A6">
          <w:delText xml:space="preserve">as a step </w:delText>
        </w:r>
      </w:del>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ins w:id="44" w:author="Rik de Wijn" w:date="2020-09-30T10:20:00Z">
        <w:r w:rsidR="00F739A6">
          <w:t xml:space="preserve">according to </w:t>
        </w:r>
      </w:ins>
      <w:del w:id="45" w:author="Rik de Wijn" w:date="2020-09-30T10:20:00Z">
        <w:r w:rsidR="00164ED9" w:rsidDel="00F739A6">
          <w:delText xml:space="preserve">for the </w:delText>
        </w:r>
        <w:r w:rsidR="00E248B5" w:rsidDel="00F739A6">
          <w:delText>DASCOMBAT correction algorithm</w:delText>
        </w:r>
        <w:r w:rsidR="00164ED9" w:rsidDel="00F739A6">
          <w:delText xml:space="preserve"> </w:delText>
        </w:r>
        <w:r w:rsidR="00D376E2" w:rsidDel="00F739A6">
          <w:delText xml:space="preserve">according </w:delText>
        </w:r>
      </w:del>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02F59E66" w14:textId="25E1B0E0" w:rsidR="003F6DBC" w:rsidRDefault="00F739A6" w:rsidP="00181B01">
      <w:pPr>
        <w:rPr>
          <w:ins w:id="46" w:author="Rik de Wijn" w:date="2020-09-30T10:25:00Z"/>
        </w:rPr>
      </w:pPr>
      <w:ins w:id="47" w:author="Rik de Wijn" w:date="2020-09-30T10:21:00Z">
        <w:r>
          <w:t xml:space="preserve">The R-package </w:t>
        </w:r>
      </w:ins>
      <w:r w:rsidR="007918A8">
        <w:t>DAS-COMBAT</w:t>
      </w:r>
      <w:r w:rsidR="00BE7FE4">
        <w:t xml:space="preserve"> is </w:t>
      </w:r>
      <w:ins w:id="48" w:author="Rik de Wijn" w:date="2020-09-30T10:20:00Z">
        <w:r>
          <w:t>used</w:t>
        </w:r>
      </w:ins>
      <w:ins w:id="49" w:author="Rik de Wijn" w:date="2020-09-30T10:22:00Z">
        <w:r>
          <w:t xml:space="preserve"> as a resource</w:t>
        </w:r>
      </w:ins>
      <w:ins w:id="50" w:author="Rik de Wijn" w:date="2020-09-30T10:20:00Z">
        <w:r>
          <w:t xml:space="preserve"> in the</w:t>
        </w:r>
      </w:ins>
      <w:ins w:id="51" w:author="Rik de Wijn" w:date="2020-09-30T10:22:00Z">
        <w:r>
          <w:t xml:space="preserve"> </w:t>
        </w:r>
      </w:ins>
      <w:ins w:id="52" w:author="Rik de Wijn" w:date="2020-09-30T10:20:00Z">
        <w:r>
          <w:t>module DAS-NORMALIZE.</w:t>
        </w:r>
      </w:ins>
      <w:del w:id="53" w:author="Rik de Wijn" w:date="2020-09-30T10:20:00Z">
        <w:r w:rsidR="00BE7FE4" w:rsidDel="00F739A6">
          <w:delText>an</w:delText>
        </w:r>
      </w:del>
      <w:r w:rsidR="00BE7FE4">
        <w:t xml:space="preserve"> </w:t>
      </w:r>
      <w:ins w:id="54" w:author="Rik de Wijn" w:date="2020-09-30T10:21:00Z">
        <w:r>
          <w:t xml:space="preserve">DAS-NORMALIZE </w:t>
        </w:r>
        <w:proofErr w:type="gramStart"/>
        <w:r>
          <w:t>is</w:t>
        </w:r>
        <w:proofErr w:type="gramEnd"/>
        <w:r>
          <w:t xml:space="preserve"> an </w:t>
        </w:r>
      </w:ins>
      <w:r w:rsidR="00BE7FE4">
        <w:t>additional module specific for the</w:t>
      </w:r>
      <w:ins w:id="55" w:author="Rik de Wijn" w:date="2020-09-30T10:21:00Z">
        <w:r>
          <w:t xml:space="preserve"> METHOD-CC </w:t>
        </w:r>
      </w:ins>
      <w:del w:id="56" w:author="Rik de Wijn" w:date="2020-09-30T10:21:00Z">
        <w:r w:rsidR="00BE7FE4" w:rsidDel="00F739A6">
          <w:delText xml:space="preserve"> </w:delText>
        </w:r>
        <w:r w:rsidR="00E248B5" w:rsidDel="00F739A6">
          <w:delText>DASCOMBAT correction algorithm</w:delText>
        </w:r>
      </w:del>
      <w:r w:rsidR="00BE7FE4">
        <w:t xml:space="preserve"> as described in </w:t>
      </w:r>
      <w:r w:rsidR="00181B01">
        <w:t>FRM6313 DAS Legacy Software Plan (LSP). I</w:t>
      </w:r>
      <w:del w:id="57" w:author="Rik de Wijn" w:date="2020-09-30T10:22:00Z">
        <w:r w:rsidR="00181B01" w:rsidDel="00F739A6">
          <w:delText xml:space="preserve">nstrument control and basic data processing (including image analysis) can be performed using the Legacy Software as defined in the LSP. </w:delText>
        </w:r>
        <w:r w:rsidR="007918A8" w:rsidDel="00F739A6">
          <w:delText>DAS-COMBAT</w:delText>
        </w:r>
        <w:r w:rsidR="00F54630" w:rsidDel="00F739A6">
          <w:delText xml:space="preserve"> will be developed and interfaced to the </w:delText>
        </w:r>
        <w:r w:rsidR="003F6DBC" w:rsidDel="00F739A6">
          <w:delText>DAS platform for the purpose of:</w:delText>
        </w:r>
      </w:del>
      <w:ins w:id="58" w:author="Rik de Wijn" w:date="2020-09-30T10:23:00Z">
        <w:r>
          <w:t xml:space="preserve"> DAS-NORMALIZE will be interfaced to the </w:t>
        </w:r>
      </w:ins>
      <w:ins w:id="59" w:author="Rik de Wijn" w:date="2020-09-30T10:24:00Z">
        <w:r>
          <w:t xml:space="preserve">DAS </w:t>
        </w:r>
      </w:ins>
      <w:ins w:id="60" w:author="Rik de Wijn" w:date="2020-09-30T10:23:00Z">
        <w:r>
          <w:t xml:space="preserve">platform and fully documented elsewhere. </w:t>
        </w:r>
      </w:ins>
    </w:p>
    <w:p w14:paraId="5E4B5525" w14:textId="77777777" w:rsidR="00F739A6" w:rsidRDefault="00F739A6" w:rsidP="00181B01">
      <w:pPr>
        <w:rPr>
          <w:ins w:id="61" w:author="Rik de Wijn" w:date="2020-09-30T10:25:00Z"/>
        </w:rPr>
      </w:pPr>
    </w:p>
    <w:p w14:paraId="0B0E4922" w14:textId="3E1844EA" w:rsidR="00F739A6" w:rsidRDefault="00F739A6" w:rsidP="00181B01">
      <w:ins w:id="62" w:author="Rik de Wijn" w:date="2020-09-30T10:25:00Z">
        <w:r>
          <w:t xml:space="preserve">The R-package DAS-COMBAT will be used for the purpose of calculating a batch correction between known and indicated batches using the </w:t>
        </w:r>
        <w:proofErr w:type="spellStart"/>
        <w:r>
          <w:t>ComBat</w:t>
        </w:r>
        <w:proofErr w:type="spellEnd"/>
        <w:r>
          <w:t xml:space="preserve"> methodology.</w:t>
        </w:r>
      </w:ins>
    </w:p>
    <w:p w14:paraId="5AF2300D" w14:textId="44189B40" w:rsidR="003F6DBC" w:rsidDel="00F739A6" w:rsidRDefault="003F6DBC" w:rsidP="004B683D">
      <w:pPr>
        <w:pStyle w:val="ListParagraph"/>
        <w:numPr>
          <w:ilvl w:val="0"/>
          <w:numId w:val="35"/>
        </w:numPr>
        <w:rPr>
          <w:del w:id="63" w:author="Rik de Wijn" w:date="2020-09-30T10:26:00Z"/>
        </w:rPr>
      </w:pPr>
      <w:del w:id="64" w:author="Rik de Wijn" w:date="2020-09-30T10:22:00Z">
        <w:r w:rsidDel="00F739A6">
          <w:delText>Applying a VSN normalization to measured kinase activity profiles</w:delText>
        </w:r>
      </w:del>
    </w:p>
    <w:p w14:paraId="4DD6E632" w14:textId="614DD42E" w:rsidR="003F6DBC" w:rsidDel="00F739A6" w:rsidRDefault="003F6DBC" w:rsidP="004B683D">
      <w:pPr>
        <w:pStyle w:val="ListParagraph"/>
        <w:numPr>
          <w:ilvl w:val="0"/>
          <w:numId w:val="35"/>
        </w:numPr>
        <w:rPr>
          <w:del w:id="65" w:author="Rik de Wijn" w:date="2020-09-30T10:26:00Z"/>
        </w:rPr>
      </w:pPr>
      <w:del w:id="66" w:author="Rik de Wijn" w:date="2020-09-30T10:26:00Z">
        <w:r w:rsidDel="00F739A6">
          <w:delText xml:space="preserve">Calculating a batch correction </w:delText>
        </w:r>
        <w:r w:rsidR="00B32717" w:rsidDel="00F739A6">
          <w:delText>based on the measured Internal Assay Control (REF) samples, and applying the correction to the measured diagnostic or patient (DAS) samples.</w:delText>
        </w:r>
      </w:del>
    </w:p>
    <w:p w14:paraId="26D3C5D7" w14:textId="77777777" w:rsidR="003F6DBC" w:rsidRDefault="003F6DBC" w:rsidP="00181B01"/>
    <w:p w14:paraId="46E8A58D" w14:textId="6A6BE9A9" w:rsidR="008F2B19" w:rsidDel="00D16865" w:rsidRDefault="00181B01" w:rsidP="00181B01">
      <w:pPr>
        <w:rPr>
          <w:del w:id="67" w:author="Rik de Wijn" w:date="2020-09-30T10:27:00Z"/>
        </w:rPr>
      </w:pPr>
      <w:del w:id="68" w:author="Rik de Wijn" w:date="2020-09-30T10:27:00Z">
        <w:r w:rsidDel="00D16865">
          <w:delText xml:space="preserve">The </w:delText>
        </w:r>
        <w:r w:rsidR="007918A8" w:rsidDel="00D16865">
          <w:delText>DAS-COMBAT</w:delText>
        </w:r>
        <w:r w:rsidDel="00D16865">
          <w:delText xml:space="preserve"> module will be interfaced to the DAS platform and will receive as input suitably pre-processed and annotated kinase activity profile</w:delText>
        </w:r>
        <w:r w:rsidR="00164ED9" w:rsidDel="00D16865">
          <w:delText>s</w:delText>
        </w:r>
        <w:r w:rsidDel="00D16865">
          <w:delText xml:space="preserve"> from the DAS platform software that ha</w:delText>
        </w:r>
        <w:r w:rsidR="00164ED9" w:rsidDel="00D16865">
          <w:delText>ve</w:delText>
        </w:r>
        <w:r w:rsidDel="00D16865">
          <w:delText xml:space="preserve"> been meas</w:delText>
        </w:r>
        <w:r w:rsidR="00895C4F" w:rsidDel="00D16865">
          <w:delText xml:space="preserve">ured </w:delText>
        </w:r>
        <w:r w:rsidR="00164ED9" w:rsidDel="00D16865">
          <w:delText>as part of the DAS service</w:delText>
        </w:r>
        <w:r w:rsidDel="00D16865">
          <w:delText xml:space="preserve">. </w:delText>
        </w:r>
      </w:del>
    </w:p>
    <w:p w14:paraId="3352483B" w14:textId="1C85F4DE" w:rsidR="00181B01" w:rsidRDefault="00164ED9" w:rsidP="00181B01">
      <w:pPr>
        <w:rPr>
          <w:ins w:id="69" w:author="Rik de Wijn" w:date="2020-09-30T10:29:00Z"/>
        </w:rPr>
      </w:pPr>
      <w:del w:id="70" w:author="Rik de Wijn" w:date="2020-09-30T10:27:00Z">
        <w:r w:rsidDel="00D16865">
          <w:delText>More specifically, t</w:delText>
        </w:r>
        <w:r w:rsidR="00181B01" w:rsidRPr="0036273F" w:rsidDel="00D16865">
          <w:delText xml:space="preserve">he </w:delText>
        </w:r>
        <w:r w:rsidR="007918A8" w:rsidDel="00D16865">
          <w:delText>DAS-COMBAT</w:delText>
        </w:r>
        <w:r w:rsidR="00181B01" w:rsidDel="00D16865">
          <w:delText xml:space="preserve"> </w:delText>
        </w:r>
        <w:r w:rsidR="00181B01" w:rsidRPr="0036273F" w:rsidDel="00D16865">
          <w:delText xml:space="preserve">module </w:delText>
        </w:r>
        <w:r w:rsidR="00181B01" w:rsidDel="00D16865">
          <w:delText>performs in the following process</w:delText>
        </w:r>
        <w:r w:rsidR="00181B01" w:rsidRPr="0036273F" w:rsidDel="00D16865">
          <w:delText>:</w:delText>
        </w:r>
      </w:del>
    </w:p>
    <w:p w14:paraId="5A0FB41A" w14:textId="77777777" w:rsidR="00D16865" w:rsidRDefault="00D16865" w:rsidP="00181B01">
      <w:pPr>
        <w:rPr>
          <w:ins w:id="71" w:author="Rik de Wijn" w:date="2020-09-30T10:29:00Z"/>
        </w:rPr>
      </w:pPr>
    </w:p>
    <w:p w14:paraId="277D1FEA" w14:textId="7A9F5BF4" w:rsidR="00D16865" w:rsidRPr="008F2B19" w:rsidDel="00984689" w:rsidRDefault="00D16865" w:rsidP="00181B01">
      <w:pPr>
        <w:rPr>
          <w:del w:id="72" w:author="Rik de Wijn" w:date="2020-09-30T10:44:00Z"/>
        </w:rPr>
      </w:pPr>
      <w:ins w:id="73" w:author="Rik de Wijn" w:date="2020-09-30T10:29:00Z">
        <w:r>
          <w:t xml:space="preserve">More specifically, the DAS-COMBAT </w:t>
        </w:r>
      </w:ins>
      <w:ins w:id="74" w:author="Rik de Wijn" w:date="2020-09-30T10:34:00Z">
        <w:r>
          <w:t>R-</w:t>
        </w:r>
      </w:ins>
      <w:ins w:id="75" w:author="Rik de Wijn" w:date="2020-09-30T10:29:00Z">
        <w:r>
          <w:t xml:space="preserve">package performs in the </w:t>
        </w:r>
      </w:ins>
      <w:ins w:id="76" w:author="Rik de Wijn" w:date="2020-09-30T10:34:00Z">
        <w:r>
          <w:t>R environment a</w:t>
        </w:r>
      </w:ins>
      <w:ins w:id="77" w:author="Rik de Wijn" w:date="2020-09-30T10:44:00Z">
        <w:r w:rsidR="00984689">
          <w:t xml:space="preserve">nd implements the </w:t>
        </w:r>
        <w:proofErr w:type="spellStart"/>
        <w:r w:rsidR="00984689">
          <w:t>following:</w:t>
        </w:r>
      </w:ins>
    </w:p>
    <w:p w14:paraId="76A9D6DF" w14:textId="34B73D0F" w:rsidR="00181B01" w:rsidRPr="004B683D" w:rsidRDefault="006308FD" w:rsidP="00181B01">
      <w:pPr>
        <w:pStyle w:val="ListParagraph"/>
        <w:numPr>
          <w:ilvl w:val="0"/>
          <w:numId w:val="18"/>
        </w:numPr>
        <w:rPr>
          <w:rFonts w:eastAsia="Arial" w:cs="Arial"/>
          <w:color w:val="000000" w:themeColor="text1"/>
          <w:lang w:val="en-US"/>
        </w:rPr>
      </w:pPr>
      <w:r>
        <w:rPr>
          <w:bCs/>
          <w:color w:val="000000" w:themeColor="text1"/>
        </w:rPr>
        <w:t>Receives</w:t>
      </w:r>
      <w:proofErr w:type="spellEnd"/>
      <w:r>
        <w:rPr>
          <w:bCs/>
          <w:color w:val="000000" w:themeColor="text1"/>
        </w:rPr>
        <w:t xml:space="preserve"> </w:t>
      </w:r>
      <w:r w:rsidR="00181B01">
        <w:rPr>
          <w:bCs/>
          <w:color w:val="000000" w:themeColor="text1"/>
        </w:rPr>
        <w:t>kinase activity measurement profiles</w:t>
      </w:r>
      <w:ins w:id="78" w:author="Rik de Wijn" w:date="2020-09-30T10:30:00Z">
        <w:r w:rsidR="00D16865">
          <w:rPr>
            <w:bCs/>
            <w:color w:val="000000" w:themeColor="text1"/>
          </w:rPr>
          <w:t xml:space="preserve"> that are suitably cleaned and normalized</w:t>
        </w:r>
      </w:ins>
      <w:ins w:id="79" w:author="Rik de Wijn" w:date="2020-09-30T10:32:00Z">
        <w:r w:rsidR="00D16865">
          <w:rPr>
            <w:bCs/>
            <w:color w:val="000000" w:themeColor="text1"/>
          </w:rPr>
          <w:t xml:space="preserve"> and a batch indicator </w:t>
        </w:r>
        <w:proofErr w:type="gramStart"/>
        <w:r w:rsidR="00D16865">
          <w:rPr>
            <w:bCs/>
            <w:color w:val="000000" w:themeColor="text1"/>
          </w:rPr>
          <w:t xml:space="preserve">variable </w:t>
        </w:r>
      </w:ins>
      <w:ins w:id="80" w:author="Rik de Wijn" w:date="2020-09-30T10:30:00Z">
        <w:r w:rsidR="00D16865">
          <w:rPr>
            <w:bCs/>
            <w:color w:val="000000" w:themeColor="text1"/>
          </w:rPr>
          <w:t>.</w:t>
        </w:r>
      </w:ins>
      <w:proofErr w:type="gramEnd"/>
      <w:r w:rsidR="00181B01">
        <w:rPr>
          <w:bCs/>
          <w:color w:val="000000" w:themeColor="text1"/>
        </w:rPr>
        <w:t xml:space="preserve"> </w:t>
      </w:r>
      <w:del w:id="81" w:author="Rik de Wijn" w:date="2020-09-30T10:31:00Z">
        <w:r w:rsidR="00B32717" w:rsidDel="00D16865">
          <w:rPr>
            <w:bCs/>
            <w:color w:val="000000" w:themeColor="text1"/>
          </w:rPr>
          <w:delText xml:space="preserve">of REF and DAS sample, that were measured in the same run in the DAS lab, </w:delText>
        </w:r>
        <w:r w:rsidR="00181B01" w:rsidDel="00D16865">
          <w:rPr>
            <w:bCs/>
            <w:color w:val="000000" w:themeColor="text1"/>
          </w:rPr>
          <w:delText xml:space="preserve">from the </w:delText>
        </w:r>
        <w:r w:rsidR="00E248B5" w:rsidDel="00D16865">
          <w:rPr>
            <w:bCs/>
            <w:color w:val="000000" w:themeColor="text1"/>
          </w:rPr>
          <w:delText>R PACKAGE</w:delText>
        </w:r>
        <w:r w:rsidR="00181B01" w:rsidDel="00D16865">
          <w:rPr>
            <w:bCs/>
            <w:color w:val="000000" w:themeColor="text1"/>
          </w:rPr>
          <w:delText xml:space="preserve"> using the API interface of the  </w:delText>
        </w:r>
        <w:r w:rsidR="00E248B5" w:rsidDel="00D16865">
          <w:rPr>
            <w:bCs/>
            <w:color w:val="000000" w:themeColor="text1"/>
          </w:rPr>
          <w:delText>R PACKAGE</w:delText>
        </w:r>
      </w:del>
    </w:p>
    <w:p w14:paraId="45242B9F" w14:textId="7DA67C77" w:rsidR="00B32717" w:rsidRPr="00D16865" w:rsidDel="00D16865" w:rsidRDefault="00B32717" w:rsidP="00181B01">
      <w:pPr>
        <w:pStyle w:val="ListParagraph"/>
        <w:numPr>
          <w:ilvl w:val="0"/>
          <w:numId w:val="18"/>
        </w:numPr>
        <w:rPr>
          <w:del w:id="82" w:author="Rik de Wijn" w:date="2020-09-30T10:31:00Z"/>
          <w:rFonts w:eastAsia="Arial" w:cs="Arial"/>
          <w:color w:val="000000" w:themeColor="text1"/>
          <w:lang w:val="en-US"/>
          <w:rPrChange w:id="83" w:author="Rik de Wijn" w:date="2020-09-30T10:31:00Z">
            <w:rPr>
              <w:del w:id="84" w:author="Rik de Wijn" w:date="2020-09-30T10:31:00Z"/>
              <w:bCs/>
              <w:color w:val="000000" w:themeColor="text1"/>
            </w:rPr>
          </w:rPrChange>
        </w:rPr>
      </w:pPr>
      <w:del w:id="85" w:author="Rik de Wijn" w:date="2020-09-30T10:31:00Z">
        <w:r w:rsidDel="00D16865">
          <w:rPr>
            <w:bCs/>
            <w:color w:val="000000" w:themeColor="text1"/>
          </w:rPr>
          <w:delText>Applies the VSN normalization method to the REF and the DAS samples, using the REF samples as reference for the DAS samples.</w:delText>
        </w:r>
      </w:del>
    </w:p>
    <w:p w14:paraId="7701D691" w14:textId="2EFD78EE" w:rsidR="00D16865" w:rsidRPr="00D16865" w:rsidRDefault="00D16865" w:rsidP="00181B01">
      <w:pPr>
        <w:pStyle w:val="ListParagraph"/>
        <w:numPr>
          <w:ilvl w:val="0"/>
          <w:numId w:val="18"/>
        </w:numPr>
        <w:rPr>
          <w:ins w:id="86" w:author="Rik de Wijn" w:date="2020-09-30T10:33:00Z"/>
          <w:rFonts w:eastAsia="Arial" w:cs="Arial"/>
          <w:color w:val="000000" w:themeColor="text1"/>
          <w:lang w:val="en-US"/>
          <w:rPrChange w:id="87" w:author="Rik de Wijn" w:date="2020-09-30T10:33:00Z">
            <w:rPr>
              <w:ins w:id="88" w:author="Rik de Wijn" w:date="2020-09-30T10:33:00Z"/>
              <w:bCs/>
              <w:color w:val="000000" w:themeColor="text1"/>
            </w:rPr>
          </w:rPrChange>
        </w:rPr>
      </w:pPr>
      <w:ins w:id="89" w:author="Rik de Wijn" w:date="2020-09-30T10:31:00Z">
        <w:r>
          <w:rPr>
            <w:bCs/>
            <w:color w:val="000000" w:themeColor="text1"/>
          </w:rPr>
          <w:t xml:space="preserve">Calculates a </w:t>
        </w:r>
      </w:ins>
      <w:proofErr w:type="spellStart"/>
      <w:ins w:id="90" w:author="Rik de Wijn" w:date="2020-09-30T10:34:00Z">
        <w:r>
          <w:rPr>
            <w:bCs/>
            <w:color w:val="000000" w:themeColor="text1"/>
          </w:rPr>
          <w:t>ComBat</w:t>
        </w:r>
        <w:proofErr w:type="spellEnd"/>
        <w:r>
          <w:rPr>
            <w:bCs/>
            <w:color w:val="000000" w:themeColor="text1"/>
          </w:rPr>
          <w:t xml:space="preserve"> </w:t>
        </w:r>
      </w:ins>
      <w:ins w:id="91" w:author="Rik de Wijn" w:date="2020-09-30T10:31:00Z">
        <w:r>
          <w:rPr>
            <w:bCs/>
            <w:color w:val="000000" w:themeColor="text1"/>
          </w:rPr>
          <w:t xml:space="preserve">correction </w:t>
        </w:r>
      </w:ins>
      <w:ins w:id="92" w:author="Rik de Wijn" w:date="2020-09-30T10:33:00Z">
        <w:r>
          <w:rPr>
            <w:bCs/>
            <w:color w:val="000000" w:themeColor="text1"/>
          </w:rPr>
          <w:t xml:space="preserve">model </w:t>
        </w:r>
      </w:ins>
      <w:ins w:id="93" w:author="Rik de Wijn" w:date="2020-09-30T10:31:00Z">
        <w:r>
          <w:rPr>
            <w:bCs/>
            <w:color w:val="000000" w:themeColor="text1"/>
          </w:rPr>
          <w:t xml:space="preserve">for batch effects </w:t>
        </w:r>
      </w:ins>
      <w:ins w:id="94" w:author="Rik de Wijn" w:date="2020-09-30T10:32:00Z">
        <w:r>
          <w:rPr>
            <w:bCs/>
            <w:color w:val="000000" w:themeColor="text1"/>
          </w:rPr>
          <w:t xml:space="preserve">in the measurement profiles </w:t>
        </w:r>
      </w:ins>
      <w:ins w:id="95" w:author="Rik de Wijn" w:date="2020-09-30T10:34:00Z">
        <w:r>
          <w:rPr>
            <w:bCs/>
            <w:color w:val="000000" w:themeColor="text1"/>
          </w:rPr>
          <w:t xml:space="preserve">based on </w:t>
        </w:r>
      </w:ins>
      <w:ins w:id="96" w:author="Rik de Wijn" w:date="2020-09-30T10:32:00Z">
        <w:r>
          <w:rPr>
            <w:bCs/>
            <w:color w:val="000000" w:themeColor="text1"/>
          </w:rPr>
          <w:t>the batch indicator variable</w:t>
        </w:r>
      </w:ins>
      <w:ins w:id="97" w:author="Rik de Wijn" w:date="2020-09-30T10:33:00Z">
        <w:r>
          <w:rPr>
            <w:bCs/>
            <w:color w:val="000000" w:themeColor="text1"/>
          </w:rPr>
          <w:t>.</w:t>
        </w:r>
      </w:ins>
    </w:p>
    <w:p w14:paraId="3DCA6DE3" w14:textId="02120A91" w:rsidR="00D16865" w:rsidRPr="006A77D0" w:rsidRDefault="00D16865" w:rsidP="00181B01">
      <w:pPr>
        <w:pStyle w:val="ListParagraph"/>
        <w:numPr>
          <w:ilvl w:val="0"/>
          <w:numId w:val="18"/>
        </w:numPr>
        <w:rPr>
          <w:ins w:id="98" w:author="Rik de Wijn" w:date="2020-09-30T10:31:00Z"/>
          <w:rFonts w:eastAsia="Arial" w:cs="Arial"/>
          <w:color w:val="000000" w:themeColor="text1"/>
          <w:lang w:val="en-US"/>
        </w:rPr>
      </w:pPr>
      <w:ins w:id="99" w:author="Rik de Wijn" w:date="2020-09-30T10:33:00Z">
        <w:r>
          <w:rPr>
            <w:bCs/>
            <w:color w:val="000000" w:themeColor="text1"/>
            <w:lang w:val="en-US"/>
          </w:rPr>
          <w:t xml:space="preserve">Returns the </w:t>
        </w:r>
      </w:ins>
      <w:proofErr w:type="spellStart"/>
      <w:ins w:id="100" w:author="Rik de Wijn" w:date="2020-09-30T10:35:00Z">
        <w:r>
          <w:rPr>
            <w:bCs/>
            <w:color w:val="000000" w:themeColor="text1"/>
            <w:lang w:val="en-US"/>
          </w:rPr>
          <w:t>ComBat</w:t>
        </w:r>
        <w:proofErr w:type="spellEnd"/>
        <w:r>
          <w:rPr>
            <w:bCs/>
            <w:color w:val="000000" w:themeColor="text1"/>
            <w:lang w:val="en-US"/>
          </w:rPr>
          <w:t xml:space="preserve"> correction model.</w:t>
        </w:r>
      </w:ins>
    </w:p>
    <w:p w14:paraId="3E594DC0" w14:textId="7380D630" w:rsidR="00B32717" w:rsidRPr="004B683D" w:rsidDel="00D16865" w:rsidRDefault="00D16865" w:rsidP="006C1247">
      <w:pPr>
        <w:pStyle w:val="ListParagraph"/>
        <w:numPr>
          <w:ilvl w:val="0"/>
          <w:numId w:val="18"/>
        </w:numPr>
        <w:rPr>
          <w:del w:id="101" w:author="Rik de Wijn" w:date="2020-09-30T10:35:00Z"/>
          <w:bCs/>
          <w:color w:val="000000" w:themeColor="text1"/>
        </w:rPr>
      </w:pPr>
      <w:ins w:id="102" w:author="Rik de Wijn" w:date="2020-09-30T10:35:00Z">
        <w:r>
          <w:rPr>
            <w:szCs w:val="22"/>
          </w:rPr>
          <w:t xml:space="preserve">Applies the </w:t>
        </w:r>
        <w:proofErr w:type="spellStart"/>
        <w:r>
          <w:rPr>
            <w:szCs w:val="22"/>
          </w:rPr>
          <w:t>ComBat</w:t>
        </w:r>
        <w:proofErr w:type="spellEnd"/>
        <w:r>
          <w:rPr>
            <w:szCs w:val="22"/>
          </w:rPr>
          <w:t xml:space="preserve"> correction model to data </w:t>
        </w:r>
      </w:ins>
      <w:ins w:id="103" w:author="Rik de Wijn" w:date="2020-09-30T10:38:00Z">
        <w:r w:rsidR="00984689">
          <w:rPr>
            <w:szCs w:val="22"/>
          </w:rPr>
          <w:t>and returns the cor</w:t>
        </w:r>
      </w:ins>
      <w:ins w:id="104" w:author="Rik de Wijn" w:date="2020-09-30T10:39:00Z">
        <w:r w:rsidR="00984689">
          <w:rPr>
            <w:szCs w:val="22"/>
          </w:rPr>
          <w:t xml:space="preserve">rected </w:t>
        </w:r>
      </w:ins>
      <w:ins w:id="105" w:author="Rik de Wijn" w:date="2020-09-30T10:38:00Z">
        <w:r w:rsidR="00984689">
          <w:rPr>
            <w:szCs w:val="22"/>
          </w:rPr>
          <w:t xml:space="preserve">data. </w:t>
        </w:r>
      </w:ins>
      <w:ins w:id="106" w:author="Rik de Wijn" w:date="2020-09-30T10:36:00Z">
        <w:r>
          <w:rPr>
            <w:szCs w:val="22"/>
          </w:rPr>
          <w:t>This can be the same data</w:t>
        </w:r>
        <w:r w:rsidR="00984689">
          <w:rPr>
            <w:szCs w:val="22"/>
          </w:rPr>
          <w:t xml:space="preserve"> </w:t>
        </w:r>
      </w:ins>
      <w:ins w:id="107" w:author="Rik de Wijn" w:date="2020-09-30T10:37:00Z">
        <w:r w:rsidR="00984689">
          <w:rPr>
            <w:szCs w:val="22"/>
          </w:rPr>
          <w:t>that</w:t>
        </w:r>
      </w:ins>
      <w:ins w:id="108" w:author="Rik de Wijn" w:date="2020-09-30T10:36:00Z">
        <w:r>
          <w:rPr>
            <w:szCs w:val="22"/>
          </w:rPr>
          <w:t xml:space="preserve"> was used to </w:t>
        </w:r>
      </w:ins>
      <w:ins w:id="109" w:author="Rik de Wijn" w:date="2020-09-30T10:37:00Z">
        <w:r>
          <w:rPr>
            <w:szCs w:val="22"/>
          </w:rPr>
          <w:t>calculate</w:t>
        </w:r>
      </w:ins>
      <w:ins w:id="110" w:author="Rik de Wijn" w:date="2020-09-30T10:36:00Z">
        <w:r>
          <w:rPr>
            <w:szCs w:val="22"/>
          </w:rPr>
          <w:t xml:space="preserve"> </w:t>
        </w:r>
      </w:ins>
      <w:ins w:id="111" w:author="Rik de Wijn" w:date="2020-09-30T10:37:00Z">
        <w:r>
          <w:rPr>
            <w:szCs w:val="22"/>
          </w:rPr>
          <w:t xml:space="preserve">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ins>
      <w:ins w:id="112" w:author="Rik de Wijn" w:date="2020-09-30T10:36:00Z">
        <w:r>
          <w:rPr>
            <w:szCs w:val="22"/>
          </w:rPr>
          <w:t xml:space="preserve"> </w:t>
        </w:r>
      </w:ins>
      <w:del w:id="113" w:author="Rik de Wijn" w:date="2020-09-30T10:35:00Z">
        <w:r w:rsidR="00B32717" w:rsidDel="00D16865">
          <w:rPr>
            <w:szCs w:val="22"/>
          </w:rPr>
          <w:delText xml:space="preserve">Calculates a ComBat correction between the measured REF samples and a fixed data base of (normalized) REF measurements specific for the </w:delText>
        </w:r>
        <w:r w:rsidR="00E248B5" w:rsidDel="00D16865">
          <w:rPr>
            <w:szCs w:val="22"/>
          </w:rPr>
          <w:delText>DASCOMBAT correction algorithm</w:delText>
        </w:r>
        <w:r w:rsidR="00B32717" w:rsidDel="00D16865">
          <w:rPr>
            <w:szCs w:val="22"/>
          </w:rPr>
          <w:delText>.</w:delText>
        </w:r>
      </w:del>
    </w:p>
    <w:p w14:paraId="6E23D450" w14:textId="7274C283" w:rsidR="00B32717" w:rsidRPr="00984689" w:rsidRDefault="00B32717" w:rsidP="006C1247">
      <w:pPr>
        <w:pStyle w:val="ListParagraph"/>
        <w:numPr>
          <w:ilvl w:val="0"/>
          <w:numId w:val="18"/>
        </w:numPr>
        <w:rPr>
          <w:ins w:id="114" w:author="Rik de Wijn" w:date="2020-09-30T10:42:00Z"/>
          <w:bCs/>
          <w:color w:val="000000" w:themeColor="text1"/>
          <w:rPrChange w:id="115" w:author="Rik de Wijn" w:date="2020-09-30T10:42:00Z">
            <w:rPr>
              <w:ins w:id="116" w:author="Rik de Wijn" w:date="2020-09-30T10:42:00Z"/>
              <w:szCs w:val="22"/>
            </w:rPr>
          </w:rPrChange>
        </w:rPr>
      </w:pPr>
      <w:del w:id="117" w:author="Rik de Wijn" w:date="2020-09-30T10:38:00Z">
        <w:r w:rsidDel="00984689">
          <w:rPr>
            <w:szCs w:val="22"/>
          </w:rPr>
          <w:delText xml:space="preserve">Applies the calculated correction to the DAS samples. </w:delText>
        </w:r>
      </w:del>
      <w:ins w:id="118" w:author="Rik de Wijn" w:date="2020-09-30T10:41:00Z">
        <w:r w:rsidR="00984689">
          <w:rPr>
            <w:szCs w:val="22"/>
          </w:rPr>
          <w:t xml:space="preserve">DAS-COMBAT implements the option to use an indicated </w:t>
        </w:r>
        <w:r w:rsidR="00984689">
          <w:rPr>
            <w:i/>
            <w:szCs w:val="22"/>
          </w:rPr>
          <w:t>reference batch</w:t>
        </w:r>
        <w:r w:rsidR="00984689">
          <w:rPr>
            <w:szCs w:val="22"/>
          </w:rPr>
          <w:t xml:space="preserve"> in the correction. </w:t>
        </w:r>
      </w:ins>
      <w:ins w:id="119" w:author="Rik de Wijn" w:date="2020-09-30T10:42:00Z">
        <w:r w:rsidR="00984689">
          <w:rPr>
            <w:szCs w:val="22"/>
          </w:rPr>
          <w:t xml:space="preserve">The reference batch will be unchanged and the other batches </w:t>
        </w:r>
        <w:proofErr w:type="spellStart"/>
        <w:r w:rsidR="00984689">
          <w:rPr>
            <w:szCs w:val="22"/>
          </w:rPr>
          <w:t>cahnegd</w:t>
        </w:r>
        <w:proofErr w:type="spellEnd"/>
        <w:r w:rsidR="00984689">
          <w:rPr>
            <w:szCs w:val="22"/>
          </w:rPr>
          <w:t xml:space="preserve"> towards the reference batch.</w:t>
        </w:r>
      </w:ins>
    </w:p>
    <w:p w14:paraId="5B3D5DE5" w14:textId="2763B19D" w:rsidR="00984689" w:rsidRPr="00984689" w:rsidRDefault="00984689" w:rsidP="006C1247">
      <w:pPr>
        <w:pStyle w:val="ListParagraph"/>
        <w:numPr>
          <w:ilvl w:val="0"/>
          <w:numId w:val="18"/>
        </w:numPr>
        <w:rPr>
          <w:ins w:id="120" w:author="Rik de Wijn" w:date="2020-09-30T10:43:00Z"/>
          <w:bCs/>
          <w:color w:val="000000" w:themeColor="text1"/>
          <w:rPrChange w:id="121" w:author="Rik de Wijn" w:date="2020-09-30T10:44:00Z">
            <w:rPr>
              <w:ins w:id="122" w:author="Rik de Wijn" w:date="2020-09-30T10:43:00Z"/>
              <w:szCs w:val="22"/>
            </w:rPr>
          </w:rPrChange>
        </w:rPr>
      </w:pPr>
      <w:ins w:id="123" w:author="Rik de Wijn" w:date="2020-09-30T10:42:00Z">
        <w:r>
          <w:rPr>
            <w:szCs w:val="22"/>
          </w:rPr>
          <w:t>DAS-COMBAT implements the option to calculate a Location-only (mean-only) m</w:t>
        </w:r>
      </w:ins>
      <w:ins w:id="124" w:author="Rik de Wijn" w:date="2020-09-30T10:43:00Z">
        <w:r>
          <w:rPr>
            <w:szCs w:val="22"/>
          </w:rPr>
          <w:t>odel or a Location-Scale model.</w:t>
        </w:r>
      </w:ins>
    </w:p>
    <w:p w14:paraId="0C16A179" w14:textId="1CC5D15F" w:rsidR="00984689" w:rsidRPr="00984689" w:rsidRDefault="00984689" w:rsidP="00984689">
      <w:pPr>
        <w:pStyle w:val="ListParagraph"/>
        <w:numPr>
          <w:ilvl w:val="0"/>
          <w:numId w:val="18"/>
        </w:numPr>
        <w:rPr>
          <w:bCs/>
          <w:color w:val="000000" w:themeColor="text1"/>
          <w:rPrChange w:id="125" w:author="Rik de Wijn" w:date="2020-09-30T10:45:00Z">
            <w:rPr/>
          </w:rPrChange>
        </w:rPr>
      </w:pPr>
      <w:ins w:id="126" w:author="Rik de Wijn" w:date="2020-09-30T10:44:00Z">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w:t>
        </w:r>
      </w:ins>
      <w:ins w:id="127" w:author="Rik de Wijn" w:date="2020-09-30T10:45:00Z">
        <w:r>
          <w:rPr>
            <w:szCs w:val="22"/>
          </w:rPr>
          <w:t>indicator</w:t>
        </w:r>
      </w:ins>
      <w:ins w:id="128" w:author="Rik de Wijn" w:date="2020-09-30T10:44:00Z">
        <w:r>
          <w:rPr>
            <w:szCs w:val="22"/>
          </w:rPr>
          <w:t xml:space="preserve"> </w:t>
        </w:r>
      </w:ins>
      <w:ins w:id="129" w:author="Rik de Wijn" w:date="2020-09-30T10:45:00Z">
        <w:r>
          <w:rPr>
            <w:szCs w:val="22"/>
          </w:rPr>
          <w:t>variable. This option will not be implemented.</w:t>
        </w:r>
      </w:ins>
    </w:p>
    <w:p w14:paraId="17059656" w14:textId="1B95DB5C" w:rsidR="00181B01" w:rsidRPr="00853879" w:rsidDel="00984689" w:rsidRDefault="00B32717" w:rsidP="00853879">
      <w:pPr>
        <w:rPr>
          <w:del w:id="130" w:author="Rik de Wijn" w:date="2020-09-30T10:38:00Z"/>
          <w:bCs/>
          <w:color w:val="000000" w:themeColor="text1"/>
        </w:rPr>
      </w:pPr>
      <w:del w:id="131" w:author="Rik de Wijn" w:date="2020-09-30T10:38:00Z">
        <w:r w:rsidDel="00984689">
          <w:rPr>
            <w:bCs/>
            <w:color w:val="000000" w:themeColor="text1"/>
          </w:rPr>
          <w:delText xml:space="preserve">Returns the normalized and corrected data to the </w:delText>
        </w:r>
        <w:r w:rsidR="00E248B5" w:rsidDel="00984689">
          <w:rPr>
            <w:bCs/>
            <w:color w:val="000000" w:themeColor="text1"/>
          </w:rPr>
          <w:delText>R PACKAGE</w:delText>
        </w:r>
        <w:r w:rsidDel="00984689">
          <w:rPr>
            <w:bCs/>
            <w:color w:val="000000" w:themeColor="text1"/>
          </w:rPr>
          <w:delText>.</w:delText>
        </w:r>
      </w:del>
    </w:p>
    <w:p w14:paraId="5DC9C4B6" w14:textId="77777777" w:rsidR="00BB7C61" w:rsidRPr="007E3A81" w:rsidRDefault="00BB7C61" w:rsidP="004B683D">
      <w:pPr>
        <w:pStyle w:val="Heading1"/>
      </w:pPr>
      <w:bookmarkStart w:id="132" w:name="_Toc52367134"/>
      <w:r w:rsidRPr="0C19D696">
        <w:t>Scope</w:t>
      </w:r>
      <w:bookmarkEnd w:id="40"/>
      <w:bookmarkEnd w:id="41"/>
      <w:bookmarkEnd w:id="132"/>
    </w:p>
    <w:p w14:paraId="44ADA82C" w14:textId="6BFDDD5C" w:rsidR="00980738" w:rsidRDefault="13D4FDE3" w:rsidP="00980738">
      <w:pPr>
        <w:rPr>
          <w:lang w:val="en-US"/>
        </w:rPr>
      </w:pPr>
      <w:r w:rsidRPr="13D4FDE3">
        <w:rPr>
          <w:lang w:val="en-US"/>
        </w:rPr>
        <w:t>Scope of this procedure is the</w:t>
      </w:r>
      <w:r w:rsidR="00001C4E">
        <w:rPr>
          <w:lang w:val="en-US"/>
        </w:rPr>
        <w:t xml:space="preserve"> software development plan for </w:t>
      </w:r>
      <w:ins w:id="133" w:author="Rik de Wijn" w:date="2020-09-30T10:45:00Z">
        <w:r w:rsidR="00984689">
          <w:rPr>
            <w:lang w:val="en-US"/>
          </w:rPr>
          <w:t>the R-package</w:t>
        </w:r>
      </w:ins>
      <w:del w:id="134" w:author="Rik de Wijn" w:date="2020-09-30T10:45:00Z">
        <w:r w:rsidRPr="13D4FDE3" w:rsidDel="00984689">
          <w:rPr>
            <w:lang w:val="en-US"/>
          </w:rPr>
          <w:delText>module</w:delText>
        </w:r>
      </w:del>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135" w:name="_Toc28682373"/>
      <w:bookmarkStart w:id="136" w:name="_Toc52367135"/>
      <w:r w:rsidRPr="00D4182A">
        <w:t>Out of scope</w:t>
      </w:r>
      <w:bookmarkEnd w:id="135"/>
      <w:bookmarkEnd w:id="136"/>
    </w:p>
    <w:p w14:paraId="7F9C0FC8" w14:textId="77777777" w:rsidR="00D736C7" w:rsidRDefault="13D4FDE3" w:rsidP="0C19D696">
      <w:pPr>
        <w:rPr>
          <w:ins w:id="137" w:author="Rik de Wijn" w:date="2020-09-30T10:50:00Z"/>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ins w:id="138" w:author="Rik de Wijn" w:date="2020-09-30T10:49:00Z">
        <w:r w:rsidR="00D736C7">
          <w:rPr>
            <w:lang w:val="en-US"/>
          </w:rPr>
          <w:t xml:space="preserve"> </w:t>
        </w:r>
      </w:ins>
    </w:p>
    <w:p w14:paraId="0D0E33CE" w14:textId="64DE624A" w:rsidR="006C1247" w:rsidRDefault="00D736C7" w:rsidP="0C19D696">
      <w:pPr>
        <w:rPr>
          <w:lang w:val="en-US"/>
        </w:rPr>
      </w:pPr>
      <w:ins w:id="139" w:author="Rik de Wijn" w:date="2020-09-30T10:49:00Z">
        <w:r>
          <w:rPr>
            <w:lang w:val="en-US"/>
          </w:rPr>
          <w:t>DAS-COMBAT will be impleme</w:t>
        </w:r>
      </w:ins>
      <w:ins w:id="140" w:author="Rik de Wijn" w:date="2020-09-30T10:50:00Z">
        <w:r>
          <w:rPr>
            <w:lang w:val="en-US"/>
          </w:rPr>
          <w:t xml:space="preserve">nted in the DAS routine process by the module DAS-NORMALIZE. DAS-NORMALIZE </w:t>
        </w:r>
      </w:ins>
      <w:ins w:id="141" w:author="Rik de Wijn" w:date="2020-09-30T10:51:00Z">
        <w:r>
          <w:rPr>
            <w:lang w:val="en-US"/>
          </w:rPr>
          <w:t xml:space="preserve">will be defined separately and </w:t>
        </w:r>
      </w:ins>
      <w:ins w:id="142" w:author="Rik de Wijn" w:date="2020-09-30T10:50:00Z">
        <w:r>
          <w:rPr>
            <w:lang w:val="en-US"/>
          </w:rPr>
          <w:t>is out of the scope of this plan.</w:t>
        </w:r>
      </w:ins>
    </w:p>
    <w:p w14:paraId="323D02CF" w14:textId="77777777" w:rsidR="00A667F7" w:rsidRDefault="00A667F7" w:rsidP="0C19D696">
      <w:pPr>
        <w:rPr>
          <w:lang w:val="en-US"/>
        </w:rPr>
      </w:pPr>
    </w:p>
    <w:p w14:paraId="69A191B1" w14:textId="0570EA0D" w:rsidR="00A667F7" w:rsidDel="00984689" w:rsidRDefault="00A667F7" w:rsidP="0C19D696">
      <w:pPr>
        <w:rPr>
          <w:del w:id="143" w:author="Rik de Wijn" w:date="2020-09-30T10:46:00Z"/>
          <w:lang w:val="en-US"/>
        </w:rPr>
      </w:pPr>
      <w:del w:id="144" w:author="Rik de Wijn" w:date="2020-09-30T10:46:00Z">
        <w:r w:rsidDel="00984689">
          <w:rPr>
            <w:lang w:val="en-US"/>
          </w:rPr>
          <w:delText>Use of VSN normalization and ComBat correction in the data processing work flow in the DAS lab will be defined in the METHOD-CC second stage design freeze.</w:delText>
        </w:r>
      </w:del>
    </w:p>
    <w:p w14:paraId="7D037CE8" w14:textId="770274AE" w:rsidR="0C19D696" w:rsidDel="00984689" w:rsidRDefault="006C1247" w:rsidP="0C19D696">
      <w:pPr>
        <w:rPr>
          <w:del w:id="145" w:author="Rik de Wijn" w:date="2020-09-30T10:46:00Z"/>
          <w:lang w:val="en-US"/>
        </w:rPr>
      </w:pPr>
      <w:del w:id="146" w:author="Rik de Wijn" w:date="2020-09-30T10:46:00Z">
        <w:r w:rsidDel="00984689">
          <w:rPr>
            <w:lang w:val="en-US"/>
          </w:rPr>
          <w:delText xml:space="preserve">Implementation of </w:delText>
        </w:r>
        <w:r w:rsidR="007918A8" w:rsidDel="00984689">
          <w:rPr>
            <w:lang w:val="en-US"/>
          </w:rPr>
          <w:delText>DAS-COMBAT</w:delText>
        </w:r>
        <w:r w:rsidDel="00984689">
          <w:rPr>
            <w:lang w:val="en-US"/>
          </w:rPr>
          <w:delText xml:space="preserve"> module in the ro</w:delText>
        </w:r>
        <w:r w:rsidR="00C62D43" w:rsidDel="00984689">
          <w:rPr>
            <w:lang w:val="en-US"/>
          </w:rPr>
          <w:delText>utine DAS</w:delText>
        </w:r>
        <w:r w:rsidDel="00984689">
          <w:rPr>
            <w:lang w:val="en-US"/>
          </w:rPr>
          <w:delText xml:space="preserve"> process will be described in SOP7600 – Diagnostic Assay Services and relevant underlying work instructions (WI7605/WI7606). </w:delText>
        </w:r>
      </w:del>
    </w:p>
    <w:p w14:paraId="3AADF223" w14:textId="77777777" w:rsidR="00B04B5B" w:rsidRPr="00104BF2" w:rsidRDefault="00B04B5B" w:rsidP="00B04B5B">
      <w:pPr>
        <w:pStyle w:val="Heading2"/>
        <w:numPr>
          <w:ilvl w:val="1"/>
          <w:numId w:val="5"/>
        </w:numPr>
        <w:jc w:val="both"/>
      </w:pPr>
      <w:bookmarkStart w:id="147" w:name="_Toc40350727"/>
      <w:bookmarkStart w:id="148" w:name="_Toc40350728"/>
      <w:bookmarkStart w:id="149" w:name="_Toc40350729"/>
      <w:bookmarkStart w:id="150" w:name="_Toc40350730"/>
      <w:bookmarkStart w:id="151" w:name="_Toc28682374"/>
      <w:bookmarkStart w:id="152" w:name="_Toc52367136"/>
      <w:bookmarkEnd w:id="147"/>
      <w:bookmarkEnd w:id="148"/>
      <w:bookmarkEnd w:id="149"/>
      <w:bookmarkEnd w:id="150"/>
      <w:r>
        <w:lastRenderedPageBreak/>
        <w:t>Software Safety Classification</w:t>
      </w:r>
      <w:bookmarkEnd w:id="151"/>
      <w:bookmarkEnd w:id="152"/>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153" w:name="_Toc264013825"/>
      <w:bookmarkStart w:id="154" w:name="_Toc264013968"/>
      <w:bookmarkStart w:id="155" w:name="_Toc264014095"/>
      <w:bookmarkStart w:id="156" w:name="_Toc264014322"/>
      <w:bookmarkStart w:id="157" w:name="_Toc264018729"/>
      <w:bookmarkStart w:id="158" w:name="_Toc264018759"/>
      <w:bookmarkStart w:id="159" w:name="_Toc264374168"/>
      <w:bookmarkStart w:id="160" w:name="_Toc264374212"/>
      <w:bookmarkStart w:id="161" w:name="_Toc264374226"/>
      <w:bookmarkStart w:id="162" w:name="_Toc264623725"/>
      <w:bookmarkStart w:id="163" w:name="_Toc264623762"/>
      <w:bookmarkStart w:id="164" w:name="_Toc264623852"/>
      <w:bookmarkStart w:id="165" w:name="_Toc264625555"/>
      <w:bookmarkStart w:id="166" w:name="_Toc264625578"/>
      <w:bookmarkStart w:id="167" w:name="_Toc264634798"/>
      <w:bookmarkStart w:id="168" w:name="_Toc264013827"/>
      <w:bookmarkStart w:id="169" w:name="_Toc264013970"/>
      <w:bookmarkStart w:id="170" w:name="_Toc264014097"/>
      <w:bookmarkStart w:id="171" w:name="_Toc264014324"/>
      <w:bookmarkStart w:id="172" w:name="_Toc264018731"/>
      <w:bookmarkStart w:id="173" w:name="_Toc264018761"/>
      <w:bookmarkStart w:id="174" w:name="_Toc264374170"/>
      <w:bookmarkStart w:id="175" w:name="_Toc264374214"/>
      <w:bookmarkStart w:id="176" w:name="_Toc264374228"/>
      <w:bookmarkStart w:id="177" w:name="_Toc264623727"/>
      <w:bookmarkStart w:id="178" w:name="_Toc264623764"/>
      <w:bookmarkStart w:id="179" w:name="_Toc264623854"/>
      <w:bookmarkStart w:id="180" w:name="_Toc264625557"/>
      <w:bookmarkStart w:id="181" w:name="_Toc264625580"/>
      <w:bookmarkStart w:id="182" w:name="_Toc264634800"/>
      <w:bookmarkStart w:id="183" w:name="_Toc52367137"/>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r w:rsidRPr="0C19D696">
        <w:t>Definitions</w:t>
      </w:r>
      <w:bookmarkEnd w:id="183"/>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184" w:name="_Toc52367138"/>
      <w:r>
        <w:rPr>
          <w:lang w:val="en-US"/>
        </w:rPr>
        <w:t>Roles and responsibilities</w:t>
      </w:r>
      <w:bookmarkEnd w:id="184"/>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185" w:name="_Toc472678501"/>
      <w:bookmarkStart w:id="186" w:name="_Toc52367139"/>
      <w:r w:rsidRPr="009867CA">
        <w:t>Reference</w:t>
      </w:r>
      <w:r>
        <w:t xml:space="preserve"> Documents</w:t>
      </w:r>
      <w:bookmarkEnd w:id="186"/>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187" w:name="_Toc52367140"/>
      <w:r w:rsidRPr="00104BF2">
        <w:t>System references</w:t>
      </w:r>
      <w:bookmarkEnd w:id="187"/>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16610BF8"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ins w:id="188" w:author="Rik de Wijn" w:date="2020-09-30T10:53:00Z">
        <w:r w:rsidR="00D736C7">
          <w:rPr>
            <w:b w:val="0"/>
            <w:i w:val="0"/>
            <w:color w:val="000000" w:themeColor="text1"/>
            <w:sz w:val="22"/>
            <w:szCs w:val="22"/>
          </w:rPr>
          <w:t xml:space="preserve">is an R-package (or library) that operates in the R environment. </w:t>
        </w:r>
      </w:ins>
      <w:ins w:id="189" w:author="Rik de Wijn" w:date="2020-09-30T10:54:00Z">
        <w:r w:rsidR="00D736C7">
          <w:rPr>
            <w:b w:val="0"/>
            <w:i w:val="0"/>
            <w:color w:val="000000" w:themeColor="text1"/>
            <w:sz w:val="22"/>
            <w:szCs w:val="22"/>
          </w:rPr>
          <w:t>It supplies functions that can be called from the R environment.</w:t>
        </w:r>
      </w:ins>
      <w:del w:id="190" w:author="Rik de Wijn" w:date="2020-09-30T10:53:00Z">
        <w:r w:rsidR="00A16FE4" w:rsidDel="00D736C7">
          <w:rPr>
            <w:b w:val="0"/>
            <w:i w:val="0"/>
            <w:color w:val="000000" w:themeColor="text1"/>
            <w:sz w:val="22"/>
            <w:szCs w:val="22"/>
          </w:rPr>
          <w:delText xml:space="preserve">module </w:delText>
        </w:r>
        <w:r w:rsidR="00733F06" w:rsidDel="00D736C7">
          <w:rPr>
            <w:b w:val="0"/>
            <w:i w:val="0"/>
            <w:color w:val="000000" w:themeColor="text1"/>
            <w:sz w:val="22"/>
            <w:szCs w:val="22"/>
          </w:rPr>
          <w:delText xml:space="preserve">operates within the </w:delText>
        </w:r>
        <w:r w:rsidR="00E248B5" w:rsidDel="00D736C7">
          <w:rPr>
            <w:b w:val="0"/>
            <w:i w:val="0"/>
            <w:color w:val="000000" w:themeColor="text1"/>
            <w:sz w:val="22"/>
            <w:szCs w:val="22"/>
          </w:rPr>
          <w:delText>R PACKAGE</w:delText>
        </w:r>
        <w:r w:rsidR="00733F06" w:rsidDel="00D736C7">
          <w:rPr>
            <w:b w:val="0"/>
            <w:i w:val="0"/>
            <w:color w:val="000000" w:themeColor="text1"/>
            <w:sz w:val="22"/>
            <w:szCs w:val="22"/>
          </w:rPr>
          <w:delText xml:space="preserve"> </w:delText>
        </w:r>
        <w:r w:rsidR="00A16FE4" w:rsidDel="00D736C7">
          <w:rPr>
            <w:b w:val="0"/>
            <w:i w:val="0"/>
            <w:color w:val="000000" w:themeColor="text1"/>
            <w:sz w:val="22"/>
            <w:szCs w:val="22"/>
          </w:rPr>
          <w:delText>system.</w:delText>
        </w:r>
      </w:del>
    </w:p>
    <w:p w14:paraId="6632C2ED" w14:textId="77777777" w:rsidR="0064090F" w:rsidRDefault="0064090F" w:rsidP="4CB5BB6D">
      <w:pPr>
        <w:pStyle w:val="VQTemplateinstructtion"/>
        <w:rPr>
          <w:b w:val="0"/>
          <w:i w:val="0"/>
          <w:color w:val="000000" w:themeColor="text1"/>
          <w:sz w:val="22"/>
          <w:szCs w:val="22"/>
        </w:rPr>
      </w:pPr>
    </w:p>
    <w:p w14:paraId="28FE6FD2" w14:textId="137DE6CC" w:rsidR="009C5A60" w:rsidDel="00D736C7" w:rsidRDefault="0064090F" w:rsidP="4CB5BB6D">
      <w:pPr>
        <w:pStyle w:val="VQTemplateinstructtion"/>
        <w:rPr>
          <w:del w:id="191" w:author="Rik de Wijn" w:date="2020-09-30T10:51:00Z"/>
          <w:b w:val="0"/>
          <w:i w:val="0"/>
          <w:color w:val="000000" w:themeColor="text1"/>
          <w:sz w:val="22"/>
          <w:szCs w:val="22"/>
        </w:rPr>
      </w:pPr>
      <w:del w:id="192" w:author="Rik de Wijn" w:date="2020-09-30T10:51:00Z">
        <w:r w:rsidDel="00D736C7">
          <w:rPr>
            <w:b w:val="0"/>
            <w:i w:val="0"/>
            <w:color w:val="000000" w:themeColor="text1"/>
            <w:sz w:val="22"/>
            <w:szCs w:val="22"/>
          </w:rPr>
          <w:delText xml:space="preserve">The </w:delText>
        </w:r>
        <w:r w:rsidR="007918A8" w:rsidDel="00D736C7">
          <w:rPr>
            <w:b w:val="0"/>
            <w:i w:val="0"/>
            <w:color w:val="000000" w:themeColor="text1"/>
            <w:sz w:val="22"/>
            <w:szCs w:val="22"/>
          </w:rPr>
          <w:delText xml:space="preserve">DAS-COMBAT </w:delText>
        </w:r>
        <w:r w:rsidDel="00D736C7">
          <w:rPr>
            <w:b w:val="0"/>
            <w:i w:val="0"/>
            <w:color w:val="000000" w:themeColor="text1"/>
            <w:sz w:val="22"/>
            <w:szCs w:val="22"/>
          </w:rPr>
          <w:delText xml:space="preserve">module </w:delText>
        </w:r>
        <w:r w:rsidR="00E248B5" w:rsidDel="00D736C7">
          <w:rPr>
            <w:b w:val="0"/>
            <w:i w:val="0"/>
            <w:color w:val="000000" w:themeColor="text1"/>
            <w:sz w:val="22"/>
            <w:szCs w:val="22"/>
          </w:rPr>
          <w:delText xml:space="preserve">operates in </w:delText>
        </w:r>
        <w:r w:rsidR="00980738" w:rsidDel="00D736C7">
          <w:rPr>
            <w:b w:val="0"/>
            <w:i w:val="0"/>
            <w:color w:val="000000" w:themeColor="text1"/>
            <w:sz w:val="22"/>
            <w:szCs w:val="22"/>
          </w:rPr>
          <w:delText xml:space="preserve"> </w:delText>
        </w:r>
        <w:r w:rsidR="00E248B5" w:rsidDel="00D736C7">
          <w:rPr>
            <w:b w:val="0"/>
            <w:i w:val="0"/>
            <w:color w:val="000000" w:themeColor="text1"/>
            <w:sz w:val="22"/>
            <w:szCs w:val="22"/>
          </w:rPr>
          <w:delText>R PACKAGE</w:delText>
        </w:r>
        <w:r w:rsidR="00980738" w:rsidDel="00D736C7">
          <w:rPr>
            <w:b w:val="0"/>
            <w:i w:val="0"/>
            <w:color w:val="000000" w:themeColor="text1"/>
            <w:sz w:val="22"/>
            <w:szCs w:val="22"/>
          </w:rPr>
          <w:delText xml:space="preserve"> </w:delText>
        </w:r>
        <w:r w:rsidR="00E248B5" w:rsidDel="00D736C7">
          <w:rPr>
            <w:b w:val="0"/>
            <w:i w:val="0"/>
            <w:color w:val="000000" w:themeColor="text1"/>
            <w:sz w:val="22"/>
            <w:szCs w:val="22"/>
          </w:rPr>
          <w:delText>and is used in DAS Module called DAS-NORMALIZE</w:delText>
        </w:r>
        <w:r w:rsidDel="00D736C7">
          <w:rPr>
            <w:b w:val="0"/>
            <w:i w:val="0"/>
            <w:color w:val="000000" w:themeColor="text1"/>
            <w:sz w:val="22"/>
            <w:szCs w:val="22"/>
          </w:rPr>
          <w:delText xml:space="preserve"> </w:delText>
        </w:r>
        <w:r w:rsidR="00A16FE4" w:rsidDel="00D736C7">
          <w:rPr>
            <w:b w:val="0"/>
            <w:i w:val="0"/>
            <w:color w:val="000000" w:themeColor="text1"/>
            <w:sz w:val="22"/>
            <w:szCs w:val="22"/>
          </w:rPr>
          <w:delText xml:space="preserve"> </w:delText>
        </w:r>
      </w:del>
    </w:p>
    <w:p w14:paraId="6657BCEF" w14:textId="77777777" w:rsidR="009C5A60" w:rsidDel="003A189C" w:rsidRDefault="009C5A60" w:rsidP="4CB5BB6D">
      <w:pPr>
        <w:pStyle w:val="VQTemplateinstructtion"/>
        <w:rPr>
          <w:del w:id="193" w:author="Rik de Wijn" w:date="2020-09-30T13:54:00Z"/>
          <w:b w:val="0"/>
          <w:i w:val="0"/>
          <w:color w:val="000000" w:themeColor="text1"/>
          <w:sz w:val="22"/>
          <w:szCs w:val="22"/>
        </w:rPr>
      </w:pPr>
    </w:p>
    <w:p w14:paraId="595BBD62" w14:textId="488C6E8E" w:rsidR="0036273F" w:rsidDel="00D736C7" w:rsidRDefault="00A16FE4" w:rsidP="4CB5BB6D">
      <w:pPr>
        <w:pStyle w:val="VQTemplateinstructtion"/>
        <w:rPr>
          <w:del w:id="194" w:author="Rik de Wijn" w:date="2020-09-30T10:54:00Z"/>
          <w:b w:val="0"/>
          <w:i w:val="0"/>
          <w:color w:val="000000" w:themeColor="text1"/>
          <w:sz w:val="22"/>
          <w:szCs w:val="22"/>
        </w:rPr>
      </w:pPr>
      <w:del w:id="195" w:author="Rik de Wijn" w:date="2020-09-30T10:54:00Z">
        <w:r w:rsidDel="00D736C7">
          <w:rPr>
            <w:b w:val="0"/>
            <w:i w:val="0"/>
            <w:color w:val="000000" w:themeColor="text1"/>
            <w:sz w:val="22"/>
            <w:szCs w:val="22"/>
          </w:rPr>
          <w:delText>The</w:delText>
        </w:r>
        <w:r w:rsidR="00276E92" w:rsidDel="00D736C7">
          <w:rPr>
            <w:b w:val="0"/>
            <w:i w:val="0"/>
            <w:color w:val="000000" w:themeColor="text1"/>
            <w:sz w:val="22"/>
            <w:szCs w:val="22"/>
          </w:rPr>
          <w:delText xml:space="preserve"> </w:delText>
        </w:r>
        <w:r w:rsidR="00E248B5" w:rsidDel="00D736C7">
          <w:rPr>
            <w:b w:val="0"/>
            <w:i w:val="0"/>
            <w:color w:val="000000" w:themeColor="text1"/>
            <w:sz w:val="22"/>
            <w:szCs w:val="22"/>
          </w:rPr>
          <w:delText>R PACKAGE</w:delText>
        </w:r>
        <w:r w:rsidR="00276E92" w:rsidDel="00D736C7">
          <w:rPr>
            <w:b w:val="0"/>
            <w:i w:val="0"/>
            <w:color w:val="000000" w:themeColor="text1"/>
            <w:sz w:val="22"/>
            <w:szCs w:val="22"/>
          </w:rPr>
          <w:delText xml:space="preserve"> supplies an API</w:delText>
        </w:r>
        <w:r w:rsidR="00733F06" w:rsidDel="00D736C7">
          <w:rPr>
            <w:b w:val="0"/>
            <w:i w:val="0"/>
            <w:color w:val="000000" w:themeColor="text1"/>
            <w:sz w:val="22"/>
            <w:szCs w:val="22"/>
          </w:rPr>
          <w:delText xml:space="preserve"> for communicating with the </w:delText>
        </w:r>
        <w:r w:rsidR="007918A8" w:rsidDel="00D736C7">
          <w:rPr>
            <w:b w:val="0"/>
            <w:i w:val="0"/>
            <w:color w:val="000000" w:themeColor="text1"/>
            <w:sz w:val="22"/>
            <w:szCs w:val="22"/>
          </w:rPr>
          <w:delText>DAS-COMBAT</w:delText>
        </w:r>
        <w:r w:rsidR="009C5A60" w:rsidDel="00D736C7">
          <w:rPr>
            <w:b w:val="0"/>
            <w:i w:val="0"/>
            <w:color w:val="000000" w:themeColor="text1"/>
            <w:sz w:val="22"/>
            <w:szCs w:val="22"/>
          </w:rPr>
          <w:delText xml:space="preserve"> </w:delText>
        </w:r>
        <w:r w:rsidR="00733F06" w:rsidDel="00D736C7">
          <w:rPr>
            <w:b w:val="0"/>
            <w:i w:val="0"/>
            <w:color w:val="000000" w:themeColor="text1"/>
            <w:sz w:val="22"/>
            <w:szCs w:val="22"/>
          </w:rPr>
          <w:delText>module, in terms of sending/receiving data and sending/receiving control</w:delText>
        </w:r>
        <w:r w:rsidR="00276E92" w:rsidDel="00D736C7">
          <w:rPr>
            <w:b w:val="0"/>
            <w:i w:val="0"/>
            <w:color w:val="000000" w:themeColor="text1"/>
            <w:sz w:val="22"/>
            <w:szCs w:val="22"/>
          </w:rPr>
          <w:delText xml:space="preserve">. The API is used to </w:delText>
        </w:r>
        <w:r w:rsidDel="00D736C7">
          <w:rPr>
            <w:b w:val="0"/>
            <w:i w:val="0"/>
            <w:color w:val="000000" w:themeColor="text1"/>
            <w:sz w:val="22"/>
            <w:szCs w:val="22"/>
          </w:rPr>
          <w:delText xml:space="preserve">send </w:delText>
        </w:r>
        <w:r w:rsidR="00276E92" w:rsidDel="00D736C7">
          <w:rPr>
            <w:b w:val="0"/>
            <w:i w:val="0"/>
            <w:color w:val="000000" w:themeColor="text1"/>
            <w:sz w:val="22"/>
            <w:szCs w:val="22"/>
          </w:rPr>
          <w:delText>the kinase activity profile m</w:delText>
        </w:r>
        <w:r w:rsidR="008839EF" w:rsidDel="00D736C7">
          <w:rPr>
            <w:b w:val="0"/>
            <w:i w:val="0"/>
            <w:color w:val="000000" w:themeColor="text1"/>
            <w:sz w:val="22"/>
            <w:szCs w:val="22"/>
          </w:rPr>
          <w:delText>easurements and return the</w:delText>
        </w:r>
        <w:r w:rsidR="007F5647" w:rsidDel="00D736C7">
          <w:rPr>
            <w:b w:val="0"/>
            <w:i w:val="0"/>
            <w:color w:val="000000" w:themeColor="text1"/>
            <w:sz w:val="22"/>
            <w:szCs w:val="22"/>
          </w:rPr>
          <w:delText xml:space="preserve"> normalized and corrected profiles to the </w:delText>
        </w:r>
        <w:r w:rsidR="00E248B5" w:rsidDel="00D736C7">
          <w:rPr>
            <w:b w:val="0"/>
            <w:i w:val="0"/>
            <w:color w:val="000000" w:themeColor="text1"/>
            <w:sz w:val="22"/>
            <w:szCs w:val="22"/>
          </w:rPr>
          <w:delText>R PACKAGE</w:delText>
        </w:r>
        <w:r w:rsidR="007F5647" w:rsidDel="00D736C7">
          <w:rPr>
            <w:b w:val="0"/>
            <w:i w:val="0"/>
            <w:color w:val="000000" w:themeColor="text1"/>
            <w:sz w:val="22"/>
            <w:szCs w:val="22"/>
          </w:rPr>
          <w:delText>.</w:delText>
        </w:r>
      </w:del>
    </w:p>
    <w:p w14:paraId="55CD39DE" w14:textId="77777777" w:rsidR="003163BC" w:rsidRDefault="003163BC" w:rsidP="00276E92">
      <w:pPr>
        <w:pStyle w:val="VQTemplateinstructtion"/>
        <w:rPr>
          <w:b w:val="0"/>
          <w:i w:val="0"/>
          <w:color w:val="000000" w:themeColor="text1"/>
          <w:sz w:val="22"/>
          <w:szCs w:val="22"/>
        </w:rPr>
      </w:pPr>
    </w:p>
    <w:p w14:paraId="5F9F4DFB" w14:textId="5BC2E824"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ins w:id="196" w:author="Rik de Wijn" w:date="2020-09-30T10:55:00Z">
        <w:r w:rsidR="00D736C7">
          <w:rPr>
            <w:b w:val="0"/>
            <w:i w:val="0"/>
            <w:color w:val="000000" w:themeColor="text1"/>
            <w:sz w:val="22"/>
            <w:szCs w:val="22"/>
          </w:rPr>
          <w:t xml:space="preserve">or phosphorylation </w:t>
        </w:r>
      </w:ins>
      <w:r>
        <w:rPr>
          <w:b w:val="0"/>
          <w:i w:val="0"/>
          <w:color w:val="000000" w:themeColor="text1"/>
          <w:sz w:val="22"/>
          <w:szCs w:val="22"/>
        </w:rPr>
        <w:t xml:space="preserve">profiles </w:t>
      </w:r>
      <w:ins w:id="197" w:author="Rik de Wijn" w:date="2020-09-30T10:55:00Z">
        <w:r w:rsidR="00D736C7">
          <w:rPr>
            <w:b w:val="0"/>
            <w:i w:val="0"/>
            <w:color w:val="000000" w:themeColor="text1"/>
            <w:sz w:val="22"/>
            <w:szCs w:val="22"/>
          </w:rPr>
          <w:t xml:space="preserve">are represented </w:t>
        </w:r>
      </w:ins>
      <w:del w:id="198" w:author="Rik de Wijn" w:date="2020-09-30T10:55:00Z">
        <w:r w:rsidDel="00D736C7">
          <w:rPr>
            <w:b w:val="0"/>
            <w:i w:val="0"/>
            <w:color w:val="000000" w:themeColor="text1"/>
            <w:sz w:val="22"/>
            <w:szCs w:val="22"/>
          </w:rPr>
          <w:delText xml:space="preserve">consist of the phosphorylation profile for each </w:delText>
        </w:r>
        <w:r w:rsidR="0052550E" w:rsidDel="00D736C7">
          <w:rPr>
            <w:b w:val="0"/>
            <w:i w:val="0"/>
            <w:color w:val="000000" w:themeColor="text1"/>
            <w:sz w:val="22"/>
            <w:szCs w:val="22"/>
          </w:rPr>
          <w:delText>array of the PamChip</w:delText>
        </w:r>
        <w:r w:rsidR="00503831" w:rsidDel="00D736C7">
          <w:rPr>
            <w:b w:val="0"/>
            <w:i w:val="0"/>
            <w:color w:val="000000" w:themeColor="text1"/>
            <w:sz w:val="22"/>
            <w:szCs w:val="22"/>
          </w:rPr>
          <w:delText xml:space="preserve"> in the DAS run</w:delText>
        </w:r>
        <w:r w:rsidDel="00D736C7">
          <w:rPr>
            <w:b w:val="0"/>
            <w:i w:val="0"/>
            <w:color w:val="000000" w:themeColor="text1"/>
            <w:sz w:val="22"/>
            <w:szCs w:val="22"/>
          </w:rPr>
          <w:delText xml:space="preserve">. It is presented </w:delText>
        </w:r>
      </w:del>
      <w:r>
        <w:rPr>
          <w:b w:val="0"/>
          <w:i w:val="0"/>
          <w:color w:val="000000" w:themeColor="text1"/>
          <w:sz w:val="22"/>
          <w:szCs w:val="22"/>
        </w:rPr>
        <w:t>as a matrix of measurements</w:t>
      </w:r>
      <w:r w:rsidR="0052550E">
        <w:rPr>
          <w:b w:val="0"/>
          <w:i w:val="0"/>
          <w:color w:val="000000" w:themeColor="text1"/>
          <w:sz w:val="22"/>
          <w:szCs w:val="22"/>
        </w:rPr>
        <w:t xml:space="preserve"> where each </w:t>
      </w:r>
      <w:ins w:id="199" w:author="Rik de Wijn" w:date="2020-09-30T10:56:00Z">
        <w:r w:rsidR="00D736C7">
          <w:rPr>
            <w:b w:val="0"/>
            <w:i w:val="0"/>
            <w:color w:val="000000" w:themeColor="text1"/>
            <w:sz w:val="22"/>
            <w:szCs w:val="22"/>
          </w:rPr>
          <w:t xml:space="preserve">row </w:t>
        </w:r>
      </w:ins>
      <w:del w:id="200" w:author="Rik de Wijn" w:date="2020-09-30T10:56:00Z">
        <w:r w:rsidR="0052550E" w:rsidDel="00D736C7">
          <w:rPr>
            <w:b w:val="0"/>
            <w:i w:val="0"/>
            <w:color w:val="000000" w:themeColor="text1"/>
            <w:sz w:val="22"/>
            <w:szCs w:val="22"/>
          </w:rPr>
          <w:delText>column</w:delText>
        </w:r>
      </w:del>
      <w:r w:rsidR="0052550E">
        <w:rPr>
          <w:b w:val="0"/>
          <w:i w:val="0"/>
          <w:color w:val="000000" w:themeColor="text1"/>
          <w:sz w:val="22"/>
          <w:szCs w:val="22"/>
        </w:rPr>
        <w:t xml:space="preserve"> represents an</w:t>
      </w:r>
      <w:ins w:id="201" w:author="Rik de Wijn" w:date="2020-09-30T10:56:00Z">
        <w:r w:rsidR="00D736C7">
          <w:rPr>
            <w:b w:val="0"/>
            <w:i w:val="0"/>
            <w:color w:val="000000" w:themeColor="text1"/>
            <w:sz w:val="22"/>
            <w:szCs w:val="22"/>
          </w:rPr>
          <w:t xml:space="preserve"> observation (e.g. </w:t>
        </w:r>
      </w:ins>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ins w:id="202" w:author="Rik de Wijn" w:date="2020-09-30T10:56:00Z">
        <w:r w:rsidR="00D736C7">
          <w:rPr>
            <w:b w:val="0"/>
            <w:i w:val="0"/>
            <w:color w:val="000000" w:themeColor="text1"/>
            <w:sz w:val="22"/>
            <w:szCs w:val="22"/>
          </w:rPr>
          <w:t>, Sample name, Patient ID)</w:t>
        </w:r>
      </w:ins>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ins w:id="203" w:author="Rik de Wijn" w:date="2020-09-30T10:56:00Z">
        <w:r w:rsidR="00D736C7">
          <w:rPr>
            <w:b w:val="0"/>
            <w:i w:val="0"/>
            <w:color w:val="000000" w:themeColor="text1"/>
            <w:sz w:val="22"/>
            <w:szCs w:val="22"/>
          </w:rPr>
          <w:t>peptide</w:t>
        </w:r>
      </w:ins>
      <w:del w:id="204" w:author="Rik de Wijn" w:date="2020-09-30T10:56:00Z">
        <w:r w:rsidR="006C517E" w:rsidDel="00D736C7">
          <w:rPr>
            <w:b w:val="0"/>
            <w:i w:val="0"/>
            <w:color w:val="000000" w:themeColor="text1"/>
            <w:sz w:val="22"/>
            <w:szCs w:val="22"/>
          </w:rPr>
          <w:delText>pho</w:delText>
        </w:r>
        <w:r w:rsidR="0032561E" w:rsidDel="00D736C7">
          <w:rPr>
            <w:b w:val="0"/>
            <w:i w:val="0"/>
            <w:color w:val="000000" w:themeColor="text1"/>
            <w:sz w:val="22"/>
            <w:szCs w:val="22"/>
          </w:rPr>
          <w:delText>s</w:delText>
        </w:r>
        <w:r w:rsidR="006C517E" w:rsidDel="00D736C7">
          <w:rPr>
            <w:b w:val="0"/>
            <w:i w:val="0"/>
            <w:color w:val="000000" w:themeColor="text1"/>
            <w:sz w:val="22"/>
            <w:szCs w:val="22"/>
          </w:rPr>
          <w:delText>phosite</w:delText>
        </w:r>
      </w:del>
      <w:r w:rsidR="006C517E">
        <w:rPr>
          <w:b w:val="0"/>
          <w:i w:val="0"/>
          <w:color w:val="000000" w:themeColor="text1"/>
          <w:sz w:val="22"/>
          <w:szCs w:val="22"/>
        </w:rPr>
        <w:t xml:space="preserve"> </w:t>
      </w:r>
      <w:ins w:id="205" w:author="Rik de Wijn" w:date="2020-09-30T10:56:00Z">
        <w:r w:rsidR="00D736C7">
          <w:rPr>
            <w:b w:val="0"/>
            <w:i w:val="0"/>
            <w:color w:val="000000" w:themeColor="text1"/>
            <w:sz w:val="22"/>
            <w:szCs w:val="22"/>
          </w:rPr>
          <w:t>in</w:t>
        </w:r>
      </w:ins>
      <w:del w:id="206" w:author="Rik de Wijn" w:date="2020-09-30T10:56:00Z">
        <w:r w:rsidR="006C517E" w:rsidDel="00D736C7">
          <w:rPr>
            <w:b w:val="0"/>
            <w:i w:val="0"/>
            <w:color w:val="000000" w:themeColor="text1"/>
            <w:sz w:val="22"/>
            <w:szCs w:val="22"/>
          </w:rPr>
          <w:delText>of</w:delText>
        </w:r>
      </w:del>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ins w:id="207" w:author="Rik de Wijn" w:date="2020-09-30T10:58:00Z">
        <w:r w:rsidR="00550F78">
          <w:rPr>
            <w:b w:val="0"/>
            <w:i w:val="0"/>
            <w:color w:val="000000" w:themeColor="text1"/>
            <w:sz w:val="22"/>
            <w:szCs w:val="22"/>
          </w:rPr>
          <w:t xml:space="preserve">The batches are represented by a batch indicator variable that contains a batch identifier for each observation in the </w:t>
        </w:r>
      </w:ins>
      <w:ins w:id="208" w:author="Rik de Wijn" w:date="2020-09-30T10:59:00Z">
        <w:r w:rsidR="00550F78">
          <w:rPr>
            <w:b w:val="0"/>
            <w:i w:val="0"/>
            <w:color w:val="000000" w:themeColor="text1"/>
            <w:sz w:val="22"/>
            <w:szCs w:val="22"/>
          </w:rPr>
          <w:t>measurement</w:t>
        </w:r>
      </w:ins>
      <w:ins w:id="209" w:author="Rik de Wijn" w:date="2020-09-30T10:58:00Z">
        <w:r w:rsidR="00550F78">
          <w:rPr>
            <w:b w:val="0"/>
            <w:i w:val="0"/>
            <w:color w:val="000000" w:themeColor="text1"/>
            <w:sz w:val="22"/>
            <w:szCs w:val="22"/>
          </w:rPr>
          <w:t xml:space="preserve"> </w:t>
        </w:r>
      </w:ins>
      <w:ins w:id="210" w:author="Rik de Wijn" w:date="2020-09-30T10:59:00Z">
        <w:r w:rsidR="00550F78">
          <w:rPr>
            <w:b w:val="0"/>
            <w:i w:val="0"/>
            <w:color w:val="000000" w:themeColor="text1"/>
            <w:sz w:val="22"/>
            <w:szCs w:val="22"/>
          </w:rPr>
          <w:t>data.</w:t>
        </w:r>
      </w:ins>
      <w:del w:id="211" w:author="Rik de Wijn" w:date="2020-09-30T10:56:00Z">
        <w:r w:rsidR="00894DB4" w:rsidDel="00D736C7">
          <w:rPr>
            <w:b w:val="0"/>
            <w:i w:val="0"/>
            <w:color w:val="000000" w:themeColor="text1"/>
            <w:sz w:val="22"/>
            <w:szCs w:val="22"/>
          </w:rPr>
          <w:delText>The sample lay-out of a DAS run is defined by SOP-7600 Diagnostic Assay Services</w:delText>
        </w:r>
        <w:r w:rsidR="0052550E" w:rsidDel="00D736C7">
          <w:rPr>
            <w:b w:val="0"/>
            <w:i w:val="0"/>
            <w:color w:val="000000" w:themeColor="text1"/>
            <w:sz w:val="22"/>
            <w:szCs w:val="22"/>
          </w:rPr>
          <w:delText xml:space="preserve"> </w:delText>
        </w:r>
        <w:r w:rsidR="00894DB4" w:rsidDel="00D736C7">
          <w:rPr>
            <w:b w:val="0"/>
            <w:i w:val="0"/>
            <w:color w:val="000000" w:themeColor="text1"/>
            <w:sz w:val="22"/>
            <w:szCs w:val="22"/>
          </w:rPr>
          <w:delText>and contains 6 arrays with replicates of the DAS sample and 6 replicates of the REF sample.</w:delText>
        </w:r>
      </w:del>
    </w:p>
    <w:p w14:paraId="6805A93F" w14:textId="53C8DC93" w:rsidR="0052550E" w:rsidRDefault="003A189C" w:rsidP="00276E92">
      <w:pPr>
        <w:pStyle w:val="VQTemplateinstructtion"/>
        <w:rPr>
          <w:b w:val="0"/>
          <w:i w:val="0"/>
          <w:color w:val="000000" w:themeColor="text1"/>
          <w:sz w:val="22"/>
          <w:szCs w:val="22"/>
        </w:rPr>
      </w:pPr>
      <w:ins w:id="212" w:author="Rik de Wijn" w:date="2020-09-30T13:55:00Z">
        <w:r>
          <w:rPr>
            <w:b w:val="0"/>
            <w:i w:val="0"/>
            <w:color w:val="000000" w:themeColor="text1"/>
            <w:sz w:val="22"/>
            <w:szCs w:val="22"/>
          </w:rPr>
          <w:t xml:space="preserve"> </w:t>
        </w:r>
      </w:ins>
    </w:p>
    <w:p w14:paraId="72DE2DF8" w14:textId="6DE090C3" w:rsidR="0052550E" w:rsidRPr="0059089B" w:rsidDel="00D736C7" w:rsidRDefault="003A344E" w:rsidP="00276E92">
      <w:pPr>
        <w:pStyle w:val="VQTemplateinstructtion"/>
        <w:rPr>
          <w:del w:id="213" w:author="Rik de Wijn" w:date="2020-09-30T10:52:00Z"/>
          <w:rFonts w:cs="Arial"/>
          <w:b w:val="0"/>
          <w:i w:val="0"/>
          <w:color w:val="000000" w:themeColor="text1"/>
          <w:sz w:val="22"/>
          <w:szCs w:val="22"/>
        </w:rPr>
      </w:pPr>
      <w:del w:id="214" w:author="Rik de Wijn" w:date="2020-09-30T10:52:00Z">
        <w:r w:rsidRPr="006077E6" w:rsidDel="00D736C7">
          <w:rPr>
            <w:rFonts w:cs="Arial"/>
            <w:b w:val="0"/>
            <w:i w:val="0"/>
            <w:color w:val="000000" w:themeColor="text1"/>
            <w:sz w:val="22"/>
            <w:szCs w:val="22"/>
          </w:rPr>
          <w:delText xml:space="preserve">The </w:delText>
        </w:r>
        <w:r w:rsidR="007918A8" w:rsidDel="00D736C7">
          <w:rPr>
            <w:rFonts w:cs="Arial"/>
            <w:b w:val="0"/>
            <w:i w:val="0"/>
            <w:color w:val="000000" w:themeColor="text1"/>
            <w:sz w:val="22"/>
            <w:szCs w:val="22"/>
          </w:rPr>
          <w:delText>DAS-COMBAT</w:delText>
        </w:r>
        <w:r w:rsidR="00503831" w:rsidRPr="006077E6" w:rsidDel="00D736C7">
          <w:rPr>
            <w:rFonts w:cs="Arial"/>
            <w:b w:val="0"/>
            <w:i w:val="0"/>
            <w:color w:val="000000" w:themeColor="text1"/>
            <w:sz w:val="22"/>
            <w:szCs w:val="22"/>
          </w:rPr>
          <w:delText xml:space="preserve"> </w:delText>
        </w:r>
        <w:r w:rsidR="008839EF" w:rsidRPr="006077E6" w:rsidDel="00D736C7">
          <w:rPr>
            <w:rFonts w:cs="Arial"/>
            <w:b w:val="0"/>
            <w:i w:val="0"/>
            <w:color w:val="000000" w:themeColor="text1"/>
            <w:sz w:val="22"/>
            <w:szCs w:val="22"/>
          </w:rPr>
          <w:delText>module</w:delText>
        </w:r>
        <w:r w:rsidRPr="006077E6" w:rsidDel="00D736C7">
          <w:rPr>
            <w:rFonts w:cs="Arial"/>
            <w:b w:val="0"/>
            <w:i w:val="0"/>
            <w:color w:val="000000" w:themeColor="text1"/>
            <w:sz w:val="22"/>
            <w:szCs w:val="22"/>
          </w:rPr>
          <w:delText xml:space="preserve"> uses t</w:delText>
        </w:r>
        <w:r w:rsidR="0052550E" w:rsidRPr="006077E6" w:rsidDel="00D736C7">
          <w:rPr>
            <w:rFonts w:cs="Arial"/>
            <w:b w:val="0"/>
            <w:i w:val="0"/>
            <w:color w:val="000000" w:themeColor="text1"/>
            <w:sz w:val="22"/>
            <w:szCs w:val="22"/>
          </w:rPr>
          <w:delText>hes</w:delText>
        </w:r>
        <w:r w:rsidRPr="006077E6" w:rsidDel="00D736C7">
          <w:rPr>
            <w:rFonts w:cs="Arial"/>
            <w:b w:val="0"/>
            <w:i w:val="0"/>
            <w:color w:val="000000" w:themeColor="text1"/>
            <w:sz w:val="22"/>
            <w:szCs w:val="22"/>
          </w:rPr>
          <w:delText xml:space="preserve">e measurements </w:delText>
        </w:r>
        <w:r w:rsidR="008839EF" w:rsidRPr="006077E6" w:rsidDel="00D736C7">
          <w:rPr>
            <w:rFonts w:cs="Arial"/>
            <w:b w:val="0"/>
            <w:i w:val="0"/>
            <w:color w:val="000000" w:themeColor="text1"/>
            <w:sz w:val="22"/>
            <w:szCs w:val="22"/>
          </w:rPr>
          <w:delText>to calculate</w:delText>
        </w:r>
        <w:r w:rsidR="00894DB4" w:rsidRPr="006077E6" w:rsidDel="00D736C7">
          <w:rPr>
            <w:rFonts w:cs="Arial"/>
            <w:b w:val="0"/>
            <w:i w:val="0"/>
            <w:color w:val="000000" w:themeColor="text1"/>
            <w:sz w:val="22"/>
            <w:szCs w:val="22"/>
          </w:rPr>
          <w:delText xml:space="preserve"> a VSN normalized transformation of </w:delText>
        </w:r>
        <w:r w:rsidR="00894DB4" w:rsidRPr="0059089B" w:rsidDel="00D736C7">
          <w:rPr>
            <w:rFonts w:cs="Arial"/>
            <w:b w:val="0"/>
            <w:i w:val="0"/>
            <w:color w:val="000000" w:themeColor="text1"/>
            <w:sz w:val="22"/>
            <w:szCs w:val="22"/>
          </w:rPr>
          <w:delText>said measurements. The VSN transforma</w:delText>
        </w:r>
        <w:r w:rsidR="00894DB4" w:rsidRPr="006077E6" w:rsidDel="00D736C7">
          <w:rPr>
            <w:rFonts w:cs="Arial"/>
            <w:b w:val="0"/>
            <w:i w:val="0"/>
            <w:color w:val="000000" w:themeColor="text1"/>
            <w:sz w:val="22"/>
            <w:szCs w:val="22"/>
          </w:rPr>
          <w:delText>tion is performed using the existing R-package VSN (</w:delText>
        </w:r>
        <w:r w:rsidR="00894DB4" w:rsidRPr="004B683D" w:rsidDel="00D736C7">
          <w:rPr>
            <w:rFonts w:cs="Arial"/>
            <w:b w:val="0"/>
            <w:color w:val="000000"/>
            <w:sz w:val="22"/>
            <w:szCs w:val="22"/>
            <w:shd w:val="clear" w:color="auto" w:fill="FFFFFF"/>
          </w:rPr>
          <w:delText>Huber W, von Heydebreck A, Sueltmann H, Poustka A, Vingron M (2002). “Variance Stabilization Applied to Microarray Data Calibration and to the Quantification of Differential Expression.” </w:delText>
        </w:r>
        <w:r w:rsidR="00894DB4" w:rsidRPr="004B683D" w:rsidDel="00D736C7">
          <w:rPr>
            <w:rStyle w:val="Emphasis"/>
            <w:rFonts w:cs="Arial"/>
            <w:b w:val="0"/>
            <w:color w:val="000000"/>
            <w:sz w:val="22"/>
            <w:szCs w:val="22"/>
            <w:shd w:val="clear" w:color="auto" w:fill="FFFFFF"/>
          </w:rPr>
          <w:delText>Bioinformatics</w:delText>
        </w:r>
        <w:r w:rsidR="00894DB4" w:rsidRPr="004B683D" w:rsidDel="00D736C7">
          <w:rPr>
            <w:rFonts w:cs="Arial"/>
            <w:b w:val="0"/>
            <w:color w:val="000000"/>
            <w:sz w:val="22"/>
            <w:szCs w:val="22"/>
            <w:shd w:val="clear" w:color="auto" w:fill="FFFFFF"/>
          </w:rPr>
          <w:delText>, </w:delText>
        </w:r>
        <w:r w:rsidR="00894DB4" w:rsidRPr="004B683D" w:rsidDel="00D736C7">
          <w:rPr>
            <w:rFonts w:cs="Arial"/>
            <w:b w:val="0"/>
            <w:bCs/>
            <w:color w:val="000000"/>
            <w:sz w:val="22"/>
            <w:szCs w:val="22"/>
            <w:shd w:val="clear" w:color="auto" w:fill="FFFFFF"/>
          </w:rPr>
          <w:delText>18 Suppl. 1</w:delText>
        </w:r>
        <w:r w:rsidR="00894DB4" w:rsidRPr="004B683D" w:rsidDel="00D736C7">
          <w:rPr>
            <w:rFonts w:cs="Arial"/>
            <w:b w:val="0"/>
            <w:color w:val="000000"/>
            <w:sz w:val="22"/>
            <w:szCs w:val="22"/>
            <w:shd w:val="clear" w:color="auto" w:fill="FFFFFF"/>
          </w:rPr>
          <w:delText xml:space="preserve">, S96-S104), </w:delText>
        </w:r>
        <w:r w:rsidR="00894DB4" w:rsidRPr="006077E6" w:rsidDel="00D736C7">
          <w:rPr>
            <w:rFonts w:cs="Arial"/>
            <w:b w:val="0"/>
            <w:i w:val="0"/>
            <w:color w:val="000000" w:themeColor="text1"/>
            <w:sz w:val="22"/>
            <w:szCs w:val="22"/>
          </w:rPr>
          <w:delText>which is a SOUP item.</w:delText>
        </w:r>
      </w:del>
    </w:p>
    <w:p w14:paraId="0E07FD9F" w14:textId="77777777" w:rsidR="006077E6" w:rsidRPr="0059089B" w:rsidRDefault="006077E6" w:rsidP="00276E92">
      <w:pPr>
        <w:pStyle w:val="VQTemplateinstructtion"/>
        <w:rPr>
          <w:rFonts w:cs="Arial"/>
          <w:b w:val="0"/>
          <w:i w:val="0"/>
          <w:color w:val="000000" w:themeColor="text1"/>
          <w:sz w:val="22"/>
          <w:szCs w:val="22"/>
        </w:rPr>
      </w:pPr>
    </w:p>
    <w:p w14:paraId="639969CB" w14:textId="6405E2C6"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A </w:t>
      </w:r>
      <w:del w:id="215" w:author="Rik de Wijn" w:date="2020-09-30T13:54:00Z">
        <w:r w:rsidRPr="0059089B" w:rsidDel="003A189C">
          <w:rPr>
            <w:rFonts w:cs="Arial"/>
            <w:b w:val="0"/>
            <w:i w:val="0"/>
            <w:color w:val="000000" w:themeColor="text1"/>
            <w:sz w:val="22"/>
            <w:szCs w:val="22"/>
          </w:rPr>
          <w:delText xml:space="preserve">ComBat </w:delText>
        </w:r>
      </w:del>
      <w:r w:rsidRPr="0059089B">
        <w:rPr>
          <w:rFonts w:cs="Arial"/>
          <w:b w:val="0"/>
          <w:i w:val="0"/>
          <w:color w:val="000000" w:themeColor="text1"/>
          <w:sz w:val="22"/>
          <w:szCs w:val="22"/>
        </w:rPr>
        <w:t xml:space="preserve">correction </w:t>
      </w:r>
      <w:ins w:id="216" w:author="Rik de Wijn" w:date="2020-09-30T13:54:00Z">
        <w:r w:rsidR="003A189C">
          <w:rPr>
            <w:rFonts w:cs="Arial"/>
            <w:b w:val="0"/>
            <w:i w:val="0"/>
            <w:color w:val="000000" w:themeColor="text1"/>
            <w:sz w:val="22"/>
            <w:szCs w:val="22"/>
          </w:rPr>
          <w:t xml:space="preserve">model according to the </w:t>
        </w:r>
        <w:proofErr w:type="spellStart"/>
        <w:r w:rsidR="003A189C">
          <w:rPr>
            <w:rFonts w:cs="Arial"/>
            <w:b w:val="0"/>
            <w:i w:val="0"/>
            <w:color w:val="000000" w:themeColor="text1"/>
            <w:sz w:val="22"/>
            <w:szCs w:val="22"/>
          </w:rPr>
          <w:t>ComBat</w:t>
        </w:r>
        <w:proofErr w:type="spellEnd"/>
        <w:r w:rsidR="003A189C">
          <w:rPr>
            <w:rFonts w:cs="Arial"/>
            <w:b w:val="0"/>
            <w:i w:val="0"/>
            <w:color w:val="000000" w:themeColor="text1"/>
            <w:sz w:val="22"/>
            <w:szCs w:val="22"/>
          </w:rPr>
          <w:t xml:space="preserve"> methodology </w:t>
        </w:r>
        <w:proofErr w:type="spellStart"/>
        <w:r w:rsidR="003A189C">
          <w:rPr>
            <w:rFonts w:cs="Arial"/>
            <w:b w:val="0"/>
            <w:i w:val="0"/>
            <w:color w:val="000000" w:themeColor="text1"/>
            <w:sz w:val="22"/>
            <w:szCs w:val="22"/>
          </w:rPr>
          <w:t>decribed</w:t>
        </w:r>
        <w:proofErr w:type="spellEnd"/>
        <w:r w:rsidR="003A189C">
          <w:rPr>
            <w:rFonts w:cs="Arial"/>
            <w:b w:val="0"/>
            <w:i w:val="0"/>
            <w:color w:val="000000" w:themeColor="text1"/>
            <w:sz w:val="22"/>
            <w:szCs w:val="22"/>
          </w:rPr>
          <w:t xml:space="preserve"> in literature</w:t>
        </w:r>
      </w:ins>
      <w:ins w:id="217" w:author="Rik de Wijn" w:date="2020-09-30T13:55:00Z">
        <w:r w:rsidR="003A189C">
          <w:rPr>
            <w:rFonts w:cs="Arial"/>
            <w:b w:val="0"/>
            <w:i w:val="0"/>
            <w:color w:val="000000" w:themeColor="text1"/>
            <w:sz w:val="22"/>
            <w:szCs w:val="22"/>
          </w:rPr>
          <w:t xml:space="preserve"> by </w:t>
        </w:r>
        <w:r w:rsidR="003A189C" w:rsidRPr="0059089B">
          <w:rPr>
            <w:rFonts w:cs="Arial"/>
            <w:b w:val="0"/>
            <w:i w:val="0"/>
            <w:color w:val="000000" w:themeColor="text1"/>
            <w:sz w:val="22"/>
            <w:szCs w:val="22"/>
          </w:rPr>
          <w:t xml:space="preserve">Johnson et al. </w:t>
        </w:r>
        <w:r w:rsidR="003A189C" w:rsidRPr="006157F2">
          <w:rPr>
            <w:rFonts w:cs="Arial"/>
            <w:b w:val="0"/>
            <w:i w:val="0"/>
            <w:color w:val="000000" w:themeColor="text1"/>
            <w:sz w:val="22"/>
            <w:szCs w:val="22"/>
          </w:rPr>
          <w:fldChar w:fldCharType="begin" w:fldLock="1"/>
        </w:r>
      </w:ins>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3A189C">
        <w:rPr>
          <w:rFonts w:cs="Arial"/>
          <w:b w:val="0"/>
          <w:i w:val="0"/>
          <w:color w:val="000000" w:themeColor="text1"/>
          <w:sz w:val="22"/>
          <w:szCs w:val="22"/>
          <w:lang w:val="nl-NL"/>
          <w:rPrChange w:id="218" w:author="Rik de Wijn" w:date="2020-09-30T14:00:00Z">
            <w:rPr>
              <w:rFonts w:cs="Arial"/>
              <w:b w:val="0"/>
              <w:i w:val="0"/>
              <w:color w:val="000000" w:themeColor="text1"/>
              <w:sz w:val="22"/>
              <w:szCs w:val="22"/>
            </w:rPr>
          </w:rPrChange>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ins w:id="219" w:author="Rik de Wijn" w:date="2020-09-30T13:55:00Z">
        <w:r w:rsidR="003A189C" w:rsidRPr="006157F2">
          <w:rPr>
            <w:rFonts w:cs="Arial"/>
            <w:b w:val="0"/>
            <w:i w:val="0"/>
            <w:color w:val="000000" w:themeColor="text1"/>
            <w:sz w:val="22"/>
            <w:szCs w:val="22"/>
          </w:rPr>
          <w:fldChar w:fldCharType="separate"/>
        </w:r>
      </w:ins>
      <w:r w:rsidR="003A189C" w:rsidRPr="003A189C">
        <w:rPr>
          <w:rFonts w:cs="Arial"/>
          <w:b w:val="0"/>
          <w:i w:val="0"/>
          <w:noProof/>
          <w:color w:val="000000" w:themeColor="text1"/>
          <w:sz w:val="22"/>
          <w:szCs w:val="22"/>
          <w:lang w:val="nl-NL"/>
        </w:rPr>
        <w:t>[1]</w:t>
      </w:r>
      <w:ins w:id="220" w:author="Rik de Wijn" w:date="2020-09-30T13:55:00Z">
        <w:r w:rsidR="003A189C" w:rsidRPr="006157F2">
          <w:rPr>
            <w:rFonts w:cs="Arial"/>
            <w:b w:val="0"/>
            <w:i w:val="0"/>
            <w:color w:val="000000" w:themeColor="text1"/>
            <w:sz w:val="22"/>
            <w:szCs w:val="22"/>
          </w:rPr>
          <w:fldChar w:fldCharType="end"/>
        </w:r>
        <w:r w:rsidR="003A189C" w:rsidRPr="003A189C">
          <w:rPr>
            <w:rFonts w:cs="Arial"/>
            <w:b w:val="0"/>
            <w:i w:val="0"/>
            <w:color w:val="000000" w:themeColor="text1"/>
            <w:sz w:val="22"/>
            <w:szCs w:val="22"/>
            <w:lang w:val="nl-NL"/>
            <w:rPrChange w:id="221" w:author="Rik de Wijn" w:date="2020-09-30T13:55:00Z">
              <w:rPr>
                <w:rFonts w:cs="Arial"/>
                <w:b w:val="0"/>
                <w:i w:val="0"/>
                <w:color w:val="000000" w:themeColor="text1"/>
                <w:sz w:val="22"/>
                <w:szCs w:val="22"/>
              </w:rPr>
            </w:rPrChange>
          </w:rPr>
          <w:t xml:space="preserve"> and </w:t>
        </w:r>
        <w:r w:rsidR="003A189C" w:rsidRPr="004B683D">
          <w:rPr>
            <w:rFonts w:cs="Arial"/>
            <w:b w:val="0"/>
            <w:i w:val="0"/>
            <w:color w:val="000000" w:themeColor="text1"/>
            <w:sz w:val="22"/>
            <w:szCs w:val="22"/>
            <w:lang w:val="nl-NL"/>
          </w:rPr>
          <w:t xml:space="preserve">Zhang et al. </w:t>
        </w:r>
        <w:r w:rsidR="003A189C" w:rsidRPr="006157F2">
          <w:rPr>
            <w:rFonts w:cs="Arial"/>
            <w:b w:val="0"/>
            <w:i w:val="0"/>
            <w:color w:val="000000" w:themeColor="text1"/>
            <w:sz w:val="22"/>
            <w:szCs w:val="22"/>
          </w:rPr>
          <w:fldChar w:fldCharType="begin" w:fldLock="1"/>
        </w:r>
      </w:ins>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ins w:id="222" w:author="Rik de Wijn" w:date="2020-09-30T13:55:00Z">
        <w:r w:rsidR="003A189C" w:rsidRPr="006157F2">
          <w:rPr>
            <w:rFonts w:cs="Arial"/>
            <w:b w:val="0"/>
            <w:i w:val="0"/>
            <w:color w:val="000000" w:themeColor="text1"/>
            <w:sz w:val="22"/>
            <w:szCs w:val="22"/>
          </w:rPr>
          <w:fldChar w:fldCharType="separate"/>
        </w:r>
      </w:ins>
      <w:r w:rsidR="003A189C" w:rsidRPr="003A189C">
        <w:rPr>
          <w:rFonts w:cs="Arial"/>
          <w:b w:val="0"/>
          <w:i w:val="0"/>
          <w:noProof/>
          <w:color w:val="000000" w:themeColor="text1"/>
          <w:sz w:val="22"/>
          <w:szCs w:val="22"/>
          <w:lang w:val="nl-NL"/>
          <w:rPrChange w:id="223" w:author="Rik de Wijn" w:date="2020-09-30T14:00:00Z">
            <w:rPr>
              <w:rFonts w:cs="Arial"/>
              <w:b w:val="0"/>
              <w:i w:val="0"/>
              <w:noProof/>
              <w:color w:val="000000" w:themeColor="text1"/>
              <w:sz w:val="22"/>
              <w:szCs w:val="22"/>
            </w:rPr>
          </w:rPrChange>
        </w:rPr>
        <w:t>[2]</w:t>
      </w:r>
      <w:ins w:id="224" w:author="Rik de Wijn" w:date="2020-09-30T13:55:00Z">
        <w:r w:rsidR="003A189C" w:rsidRPr="006157F2">
          <w:rPr>
            <w:rFonts w:cs="Arial"/>
            <w:b w:val="0"/>
            <w:i w:val="0"/>
            <w:color w:val="000000" w:themeColor="text1"/>
            <w:sz w:val="22"/>
            <w:szCs w:val="22"/>
          </w:rPr>
          <w:fldChar w:fldCharType="end"/>
        </w:r>
      </w:ins>
      <w:ins w:id="225" w:author="Rik de Wijn" w:date="2020-09-30T13:54:00Z">
        <w:r w:rsidR="003A189C" w:rsidRPr="003A189C">
          <w:rPr>
            <w:rFonts w:cs="Arial"/>
            <w:b w:val="0"/>
            <w:i w:val="0"/>
            <w:color w:val="000000" w:themeColor="text1"/>
            <w:sz w:val="22"/>
            <w:szCs w:val="22"/>
            <w:lang w:val="nl-NL"/>
            <w:rPrChange w:id="226" w:author="Rik de Wijn" w:date="2020-09-30T14:00:00Z">
              <w:rPr>
                <w:rFonts w:cs="Arial"/>
                <w:b w:val="0"/>
                <w:i w:val="0"/>
                <w:color w:val="000000" w:themeColor="text1"/>
                <w:sz w:val="22"/>
                <w:szCs w:val="22"/>
              </w:rPr>
            </w:rPrChange>
          </w:rPr>
          <w:t xml:space="preserve"> </w:t>
        </w:r>
      </w:ins>
      <w:ins w:id="227" w:author="Rik de Wijn" w:date="2020-09-30T13:56:00Z">
        <w:r w:rsidR="003A189C" w:rsidRPr="003A189C">
          <w:rPr>
            <w:rFonts w:cs="Arial"/>
            <w:b w:val="0"/>
            <w:i w:val="0"/>
            <w:color w:val="000000" w:themeColor="text1"/>
            <w:sz w:val="22"/>
            <w:szCs w:val="22"/>
            <w:lang w:val="nl-NL"/>
          </w:rPr>
          <w:t xml:space="preserve"> and implemented in its original form in teh R-package SVA</w:t>
        </w:r>
        <w:r w:rsidR="003A189C" w:rsidRPr="003A189C">
          <w:rPr>
            <w:rFonts w:cs="Arial"/>
            <w:b w:val="0"/>
            <w:i w:val="0"/>
            <w:color w:val="000000" w:themeColor="text1"/>
            <w:sz w:val="22"/>
            <w:szCs w:val="22"/>
            <w:lang w:val="nl-NL"/>
            <w:rPrChange w:id="228" w:author="Rik de Wijn" w:date="2020-09-30T14:00:00Z">
              <w:rPr>
                <w:rFonts w:cs="Arial"/>
                <w:b w:val="0"/>
                <w:i w:val="0"/>
                <w:color w:val="000000" w:themeColor="text1"/>
                <w:sz w:val="22"/>
                <w:szCs w:val="22"/>
              </w:rPr>
            </w:rPrChange>
          </w:rPr>
          <w:t xml:space="preserve"> </w:t>
        </w:r>
        <w:r w:rsidR="003A189C" w:rsidRPr="003A189C">
          <w:rPr>
            <w:rFonts w:cs="Arial"/>
            <w:b w:val="0"/>
            <w:i w:val="0"/>
            <w:color w:val="000000" w:themeColor="text1"/>
            <w:sz w:val="22"/>
            <w:szCs w:val="22"/>
            <w:lang w:val="nl-NL"/>
          </w:rPr>
          <w:t>(</w:t>
        </w:r>
        <w:r w:rsidR="003A189C" w:rsidRPr="003A189C">
          <w:rPr>
            <w:rFonts w:cs="Arial"/>
            <w:b w:val="0"/>
            <w:color w:val="000000"/>
            <w:sz w:val="22"/>
            <w:szCs w:val="22"/>
            <w:shd w:val="clear" w:color="auto" w:fill="FFFFFF"/>
            <w:lang w:val="nl-NL"/>
          </w:rPr>
          <w:t>Leek JT, Johnson WE, Parker HS, Fertig EJ, Jaffe AE,</w:t>
        </w:r>
        <w:r w:rsidR="003A189C" w:rsidRPr="003A189C">
          <w:rPr>
            <w:rFonts w:cs="Arial"/>
            <w:b w:val="0"/>
            <w:color w:val="000000"/>
            <w:sz w:val="22"/>
            <w:szCs w:val="22"/>
            <w:shd w:val="clear" w:color="auto" w:fill="FFFFFF"/>
            <w:lang w:val="nl-NL"/>
            <w:rPrChange w:id="229" w:author="Rik de Wijn" w:date="2020-09-30T14:00:00Z">
              <w:rPr>
                <w:rFonts w:cs="Arial"/>
                <w:b w:val="0"/>
                <w:color w:val="000000"/>
                <w:sz w:val="22"/>
                <w:szCs w:val="22"/>
                <w:shd w:val="clear" w:color="auto" w:fill="FFFFFF"/>
              </w:rPr>
            </w:rPrChange>
          </w:rPr>
          <w:t xml:space="preserve"> Zhang Y, Storey JD, Torres LC, </w:t>
        </w:r>
        <w:r w:rsidR="003A189C" w:rsidRPr="003A189C">
          <w:rPr>
            <w:rFonts w:cs="Arial"/>
            <w:b w:val="0"/>
            <w:color w:val="000000"/>
            <w:sz w:val="22"/>
            <w:szCs w:val="22"/>
            <w:shd w:val="clear" w:color="auto" w:fill="FFFFFF"/>
            <w:lang w:val="nl-NL"/>
          </w:rPr>
          <w:t>2020</w:t>
        </w:r>
        <w:r w:rsidR="003A189C" w:rsidRPr="003A189C">
          <w:rPr>
            <w:rFonts w:cs="Arial"/>
            <w:b w:val="0"/>
            <w:color w:val="000000"/>
            <w:sz w:val="22"/>
            <w:szCs w:val="22"/>
            <w:shd w:val="clear" w:color="auto" w:fill="FFFFFF"/>
            <w:lang w:val="nl-NL"/>
            <w:rPrChange w:id="230" w:author="Rik de Wijn" w:date="2020-09-30T14:00:00Z">
              <w:rPr>
                <w:rFonts w:cs="Arial"/>
                <w:b w:val="0"/>
                <w:color w:val="000000"/>
                <w:sz w:val="22"/>
                <w:szCs w:val="22"/>
                <w:shd w:val="clear" w:color="auto" w:fill="FFFFFF"/>
              </w:rPr>
            </w:rPrChange>
          </w:rPr>
          <w:t xml:space="preserve"> sva</w:t>
        </w:r>
        <w:r w:rsidR="003A189C" w:rsidRPr="003A189C">
          <w:rPr>
            <w:rFonts w:cs="Arial"/>
            <w:b w:val="0"/>
            <w:color w:val="000000"/>
            <w:sz w:val="22"/>
            <w:szCs w:val="22"/>
            <w:shd w:val="clear" w:color="auto" w:fill="FFFFFF"/>
            <w:lang w:val="nl-NL"/>
          </w:rPr>
          <w:t>)</w:t>
        </w:r>
      </w:ins>
      <w:del w:id="231" w:author="Rik de Wijn" w:date="2020-09-30T13:59:00Z">
        <w:r w:rsidRPr="003A189C" w:rsidDel="003A189C">
          <w:rPr>
            <w:rFonts w:cs="Arial"/>
            <w:b w:val="0"/>
            <w:i w:val="0"/>
            <w:color w:val="000000" w:themeColor="text1"/>
            <w:sz w:val="22"/>
            <w:szCs w:val="22"/>
            <w:lang w:val="nl-NL"/>
            <w:rPrChange w:id="232" w:author="Rik de Wijn" w:date="2020-09-30T14:00:00Z">
              <w:rPr>
                <w:rFonts w:cs="Arial"/>
                <w:b w:val="0"/>
                <w:i w:val="0"/>
                <w:color w:val="000000" w:themeColor="text1"/>
                <w:sz w:val="22"/>
                <w:szCs w:val="22"/>
              </w:rPr>
            </w:rPrChange>
          </w:rPr>
          <w:delText xml:space="preserve">is then calculated between normalized profile of the REF samples and a fixed database of normalized REF measurements specific for the </w:delText>
        </w:r>
        <w:r w:rsidR="00E248B5" w:rsidRPr="003A189C" w:rsidDel="003A189C">
          <w:rPr>
            <w:rFonts w:cs="Arial"/>
            <w:b w:val="0"/>
            <w:i w:val="0"/>
            <w:color w:val="000000" w:themeColor="text1"/>
            <w:sz w:val="22"/>
            <w:szCs w:val="22"/>
            <w:lang w:val="nl-NL"/>
            <w:rPrChange w:id="233" w:author="Rik de Wijn" w:date="2020-09-30T14:00:00Z">
              <w:rPr>
                <w:rFonts w:cs="Arial"/>
                <w:b w:val="0"/>
                <w:i w:val="0"/>
                <w:color w:val="000000" w:themeColor="text1"/>
                <w:sz w:val="22"/>
                <w:szCs w:val="22"/>
              </w:rPr>
            </w:rPrChange>
          </w:rPr>
          <w:delText>DASCOMBAT correction algorithm</w:delText>
        </w:r>
        <w:r w:rsidRPr="003A189C" w:rsidDel="003A189C">
          <w:rPr>
            <w:rFonts w:cs="Arial"/>
            <w:b w:val="0"/>
            <w:i w:val="0"/>
            <w:color w:val="000000" w:themeColor="text1"/>
            <w:sz w:val="22"/>
            <w:szCs w:val="22"/>
            <w:lang w:val="nl-NL"/>
            <w:rPrChange w:id="234" w:author="Rik de Wijn" w:date="2020-09-30T14:00:00Z">
              <w:rPr>
                <w:rFonts w:cs="Arial"/>
                <w:b w:val="0"/>
                <w:i w:val="0"/>
                <w:color w:val="000000" w:themeColor="text1"/>
                <w:sz w:val="22"/>
                <w:szCs w:val="22"/>
              </w:rPr>
            </w:rPrChange>
          </w:rPr>
          <w:delText xml:space="preserve">. </w:delText>
        </w:r>
      </w:del>
      <w:del w:id="235" w:author="Rik de Wijn" w:date="2020-09-30T13:58:00Z">
        <w:r w:rsidRPr="003A189C" w:rsidDel="003A189C">
          <w:rPr>
            <w:rFonts w:cs="Arial"/>
            <w:b w:val="0"/>
            <w:i w:val="0"/>
            <w:color w:val="000000" w:themeColor="text1"/>
            <w:sz w:val="22"/>
            <w:szCs w:val="22"/>
            <w:lang w:val="nl-NL"/>
            <w:rPrChange w:id="236" w:author="Rik de Wijn" w:date="2020-09-30T14:00:00Z">
              <w:rPr>
                <w:rFonts w:cs="Arial"/>
                <w:b w:val="0"/>
                <w:i w:val="0"/>
                <w:color w:val="000000" w:themeColor="text1"/>
                <w:sz w:val="22"/>
                <w:szCs w:val="22"/>
              </w:rPr>
            </w:rPrChange>
          </w:rPr>
          <w:delText>The ComBat correction is then applied to both the REF and DAS measurements</w:delText>
        </w:r>
        <w:r w:rsidR="0059089B" w:rsidRPr="003A189C" w:rsidDel="003A189C">
          <w:rPr>
            <w:rFonts w:cs="Arial"/>
            <w:b w:val="0"/>
            <w:i w:val="0"/>
            <w:color w:val="000000" w:themeColor="text1"/>
            <w:sz w:val="22"/>
            <w:szCs w:val="22"/>
            <w:lang w:val="nl-NL"/>
            <w:rPrChange w:id="237" w:author="Rik de Wijn" w:date="2020-09-30T14:00:00Z">
              <w:rPr>
                <w:rFonts w:cs="Arial"/>
                <w:b w:val="0"/>
                <w:i w:val="0"/>
                <w:color w:val="000000" w:themeColor="text1"/>
                <w:sz w:val="22"/>
                <w:szCs w:val="22"/>
              </w:rPr>
            </w:rPrChange>
          </w:rPr>
          <w:delText xml:space="preserve">, as described in </w:delText>
        </w:r>
        <w:r w:rsidR="0059089B" w:rsidDel="003A189C">
          <w:rPr>
            <w:rFonts w:cs="Arial"/>
            <w:b w:val="0"/>
            <w:i w:val="0"/>
            <w:color w:val="000000" w:themeColor="text1"/>
            <w:sz w:val="22"/>
            <w:szCs w:val="22"/>
          </w:rPr>
          <w:fldChar w:fldCharType="begin" w:fldLock="1"/>
        </w:r>
        <w:r w:rsidR="005535B0" w:rsidRPr="003A189C" w:rsidDel="003A189C">
          <w:rPr>
            <w:rFonts w:cs="Arial"/>
            <w:b w:val="0"/>
            <w:i w:val="0"/>
            <w:color w:val="000000" w:themeColor="text1"/>
            <w:sz w:val="22"/>
            <w:szCs w:val="22"/>
            <w:lang w:val="nl-NL"/>
            <w:rPrChange w:id="238" w:author="Rik de Wijn" w:date="2020-09-30T14:00:00Z">
              <w:rPr>
                <w:rFonts w:cs="Arial"/>
                <w:b w:val="0"/>
                <w:i w:val="0"/>
                <w:color w:val="000000" w:themeColor="text1"/>
                <w:sz w:val="22"/>
                <w:szCs w:val="22"/>
              </w:rPr>
            </w:rPrChange>
          </w:rPr>
          <w:del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1]","plainTextFormattedCitation":"[1]","previouslyFormattedCitation":"[1]"},"properties":{"noteIndex":0},"schema":"https://github.com/citation-style-language/schema/raw/master/csl-citation.json"}</w:delInstrText>
        </w:r>
        <w:r w:rsidR="0059089B" w:rsidDel="003A189C">
          <w:rPr>
            <w:rFonts w:cs="Arial"/>
            <w:b w:val="0"/>
            <w:i w:val="0"/>
            <w:color w:val="000000" w:themeColor="text1"/>
            <w:sz w:val="22"/>
            <w:szCs w:val="22"/>
          </w:rPr>
          <w:fldChar w:fldCharType="separate"/>
        </w:r>
        <w:r w:rsidR="00811BFC" w:rsidRPr="003A189C" w:rsidDel="003A189C">
          <w:rPr>
            <w:rFonts w:cs="Arial"/>
            <w:b w:val="0"/>
            <w:i w:val="0"/>
            <w:noProof/>
            <w:color w:val="000000" w:themeColor="text1"/>
            <w:sz w:val="22"/>
            <w:szCs w:val="22"/>
            <w:lang w:val="nl-NL"/>
            <w:rPrChange w:id="239" w:author="Rik de Wijn" w:date="2020-09-30T14:00:00Z">
              <w:rPr>
                <w:rFonts w:cs="Arial"/>
                <w:b w:val="0"/>
                <w:i w:val="0"/>
                <w:noProof/>
                <w:color w:val="000000" w:themeColor="text1"/>
                <w:sz w:val="22"/>
                <w:szCs w:val="22"/>
              </w:rPr>
            </w:rPrChange>
          </w:rPr>
          <w:delText>[1]</w:delText>
        </w:r>
        <w:r w:rsidR="0059089B" w:rsidDel="003A189C">
          <w:rPr>
            <w:rFonts w:cs="Arial"/>
            <w:b w:val="0"/>
            <w:i w:val="0"/>
            <w:color w:val="000000" w:themeColor="text1"/>
            <w:sz w:val="22"/>
            <w:szCs w:val="22"/>
          </w:rPr>
          <w:fldChar w:fldCharType="end"/>
        </w:r>
      </w:del>
      <w:r w:rsidRPr="003A189C">
        <w:rPr>
          <w:rFonts w:cs="Arial"/>
          <w:b w:val="0"/>
          <w:i w:val="0"/>
          <w:color w:val="000000" w:themeColor="text1"/>
          <w:sz w:val="22"/>
          <w:szCs w:val="22"/>
          <w:lang w:val="nl-NL"/>
          <w:rPrChange w:id="240" w:author="Rik de Wijn" w:date="2020-09-30T14:00:00Z">
            <w:rPr>
              <w:rFonts w:cs="Arial"/>
              <w:b w:val="0"/>
              <w:i w:val="0"/>
              <w:color w:val="000000" w:themeColor="text1"/>
              <w:sz w:val="22"/>
              <w:szCs w:val="22"/>
            </w:rPr>
          </w:rPrChange>
        </w:rPr>
        <w:t xml:space="preserve">. </w:t>
      </w: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3A189C">
        <w:rPr>
          <w:rFonts w:cs="Arial"/>
          <w:b w:val="0"/>
          <w:i w:val="0"/>
          <w:color w:val="000000" w:themeColor="text1"/>
          <w:sz w:val="22"/>
          <w:szCs w:val="22"/>
          <w:lang w:val="nl-NL"/>
          <w:rPrChange w:id="241" w:author="Rik de Wijn" w:date="2020-09-30T14:00:00Z">
            <w:rPr>
              <w:rFonts w:cs="Arial"/>
              <w:b w:val="0"/>
              <w:i w:val="0"/>
              <w:color w:val="000000" w:themeColor="text1"/>
              <w:sz w:val="22"/>
              <w:szCs w:val="22"/>
            </w:rPr>
          </w:rPrChange>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Zhang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Change w:id="242" w:author="Rik de Wijn" w:date="2020-09-30T14:00:00Z">
            <w:rPr>
              <w:rFonts w:cs="Arial"/>
              <w:b w:val="0"/>
              <w:i w:val="0"/>
              <w:noProof/>
              <w:color w:val="000000" w:themeColor="text1"/>
              <w:sz w:val="22"/>
              <w:szCs w:val="22"/>
            </w:rPr>
          </w:rPrChange>
        </w:rPr>
        <w:t>[2]</w:t>
      </w:r>
      <w:r w:rsidRPr="006157F2">
        <w:rPr>
          <w:rFonts w:cs="Arial"/>
          <w:b w:val="0"/>
          <w:i w:val="0"/>
          <w:color w:val="000000" w:themeColor="text1"/>
          <w:sz w:val="22"/>
          <w:szCs w:val="22"/>
        </w:rPr>
        <w:fldChar w:fldCharType="end"/>
      </w:r>
      <w:r w:rsidRPr="003A189C">
        <w:rPr>
          <w:rFonts w:cs="Arial"/>
          <w:b w:val="0"/>
          <w:i w:val="0"/>
          <w:color w:val="000000" w:themeColor="text1"/>
          <w:sz w:val="22"/>
          <w:szCs w:val="22"/>
          <w:lang w:val="nl-NL"/>
        </w:rPr>
        <w:t xml:space="preserve"> and implemented in its original form in the R-package SVA </w:t>
      </w:r>
      <w:ins w:id="243" w:author="Rik de Wijn" w:date="2020-09-30T13:57:00Z">
        <w:r w:rsidR="003A189C" w:rsidRPr="003A189C">
          <w:rPr>
            <w:rFonts w:ascii="Verdana" w:hAnsi="Verdana"/>
            <w:color w:val="000000"/>
            <w:sz w:val="17"/>
            <w:szCs w:val="17"/>
            <w:shd w:val="clear" w:color="auto" w:fill="FFFFFF"/>
            <w:lang w:val="nl-NL"/>
            <w:rPrChange w:id="244" w:author="Rik de Wijn" w:date="2020-09-30T14:00:00Z">
              <w:rPr>
                <w:rFonts w:ascii="Verdana" w:hAnsi="Verdana"/>
                <w:color w:val="000000"/>
                <w:sz w:val="17"/>
                <w:szCs w:val="17"/>
                <w:shd w:val="clear" w:color="auto" w:fill="FFFFFF"/>
              </w:rPr>
            </w:rPrChange>
          </w:rPr>
          <w:t>Leek JT, Johnson WE, Parker HS, Fertig EJ, Jaffe AE, Zhang Y, Storey JD, Torres LC (2020). </w:t>
        </w:r>
        <w:r w:rsidR="003A189C" w:rsidRPr="003A189C">
          <w:rPr>
            <w:rStyle w:val="Emphasis"/>
            <w:rFonts w:ascii="Verdana" w:hAnsi="Verdana"/>
            <w:color w:val="000000"/>
            <w:sz w:val="17"/>
            <w:szCs w:val="17"/>
            <w:shd w:val="clear" w:color="auto" w:fill="FFFFFF"/>
            <w:lang w:val="nl-NL"/>
            <w:rPrChange w:id="245" w:author="Rik de Wijn" w:date="2020-09-30T14:00:00Z">
              <w:rPr>
                <w:rStyle w:val="Emphasis"/>
                <w:rFonts w:ascii="Verdana" w:hAnsi="Verdana"/>
                <w:color w:val="000000"/>
                <w:sz w:val="17"/>
                <w:szCs w:val="17"/>
                <w:shd w:val="clear" w:color="auto" w:fill="FFFFFF"/>
              </w:rPr>
            </w:rPrChange>
          </w:rPr>
          <w:t>sva: Surrogate Variable Analysis</w:t>
        </w:r>
        <w:r w:rsidR="003A189C" w:rsidRPr="003A189C">
          <w:rPr>
            <w:rFonts w:ascii="Verdana" w:hAnsi="Verdana"/>
            <w:color w:val="000000"/>
            <w:sz w:val="17"/>
            <w:szCs w:val="17"/>
            <w:shd w:val="clear" w:color="auto" w:fill="FFFFFF"/>
            <w:lang w:val="nl-NL"/>
            <w:rPrChange w:id="246" w:author="Rik de Wijn" w:date="2020-09-30T14:00:00Z">
              <w:rPr>
                <w:rFonts w:ascii="Verdana" w:hAnsi="Verdana"/>
                <w:color w:val="000000"/>
                <w:sz w:val="17"/>
                <w:szCs w:val="17"/>
                <w:shd w:val="clear" w:color="auto" w:fill="FFFFFF"/>
              </w:rPr>
            </w:rPrChange>
          </w:rPr>
          <w:t>. R package version 3.36.0</w:t>
        </w:r>
        <w:r w:rsidR="003A189C" w:rsidRPr="003A189C" w:rsidDel="003A189C">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Change w:id="247" w:author="Rik de Wijn" w:date="2020-09-30T14:00:00Z">
              <w:rPr>
                <w:rFonts w:cs="Arial"/>
                <w:b w:val="0"/>
                <w:i w:val="0"/>
                <w:color w:val="000000" w:themeColor="text1"/>
                <w:sz w:val="22"/>
                <w:szCs w:val="22"/>
              </w:rPr>
            </w:rPrChange>
          </w:rPr>
          <w:t xml:space="preserve">). </w:t>
        </w:r>
      </w:ins>
      <w:del w:id="248" w:author="Rik de Wijn" w:date="2020-09-30T13:57:00Z">
        <w:r w:rsidRPr="003A189C" w:rsidDel="003A189C">
          <w:rPr>
            <w:rFonts w:cs="Arial"/>
            <w:b w:val="0"/>
            <w:i w:val="0"/>
            <w:color w:val="000000" w:themeColor="text1"/>
            <w:sz w:val="22"/>
            <w:szCs w:val="22"/>
            <w:rPrChange w:id="249" w:author="Rik de Wijn" w:date="2020-09-30T13:57:00Z">
              <w:rPr>
                <w:rFonts w:cs="Arial"/>
                <w:b w:val="0"/>
                <w:i w:val="0"/>
                <w:color w:val="000000" w:themeColor="text1"/>
                <w:sz w:val="22"/>
                <w:szCs w:val="22"/>
                <w:lang w:val="nl-NL"/>
              </w:rPr>
            </w:rPrChange>
          </w:rPr>
          <w:delText>(</w:delText>
        </w:r>
        <w:r w:rsidRPr="003A189C" w:rsidDel="003A189C">
          <w:rPr>
            <w:rFonts w:cs="Arial"/>
            <w:b w:val="0"/>
            <w:color w:val="000000"/>
            <w:sz w:val="22"/>
            <w:szCs w:val="22"/>
            <w:shd w:val="clear" w:color="auto" w:fill="FFFFFF"/>
            <w:rPrChange w:id="250" w:author="Rik de Wijn" w:date="2020-09-30T13:57:00Z">
              <w:rPr>
                <w:rFonts w:cs="Arial"/>
                <w:b w:val="0"/>
                <w:color w:val="000000"/>
                <w:sz w:val="22"/>
                <w:szCs w:val="22"/>
                <w:shd w:val="clear" w:color="auto" w:fill="FFFFFF"/>
                <w:lang w:val="nl-NL"/>
              </w:rPr>
            </w:rPrChange>
          </w:rPr>
          <w:delText>Leek JT, Johnson WE, Parker HS, Fertig EJ, Jaffe AE, Zhang Y, Storey JD, Torres LC (2020). </w:delText>
        </w:r>
        <w:r w:rsidRPr="003A189C" w:rsidDel="003A189C">
          <w:rPr>
            <w:rStyle w:val="Emphasis"/>
            <w:rFonts w:cs="Arial"/>
            <w:b w:val="0"/>
            <w:color w:val="000000"/>
            <w:sz w:val="22"/>
            <w:szCs w:val="22"/>
            <w:shd w:val="clear" w:color="auto" w:fill="FFFFFF"/>
            <w:rPrChange w:id="251" w:author="Rik de Wijn" w:date="2020-09-30T13:57:00Z">
              <w:rPr>
                <w:rStyle w:val="Emphasis"/>
                <w:rFonts w:cs="Arial"/>
                <w:b w:val="0"/>
                <w:color w:val="000000"/>
                <w:sz w:val="22"/>
                <w:szCs w:val="22"/>
                <w:shd w:val="clear" w:color="auto" w:fill="FFFFFF"/>
                <w:lang w:val="nl-NL"/>
              </w:rPr>
            </w:rPrChange>
          </w:rPr>
          <w:delText>sva: Surrogate Variable Analysis</w:delText>
        </w:r>
        <w:r w:rsidRPr="003A189C" w:rsidDel="003A189C">
          <w:rPr>
            <w:rFonts w:cs="Arial"/>
            <w:b w:val="0"/>
            <w:color w:val="000000"/>
            <w:sz w:val="22"/>
            <w:szCs w:val="22"/>
            <w:shd w:val="clear" w:color="auto" w:fill="FFFFFF"/>
            <w:rPrChange w:id="252" w:author="Rik de Wijn" w:date="2020-09-30T13:57:00Z">
              <w:rPr>
                <w:rFonts w:cs="Arial"/>
                <w:b w:val="0"/>
                <w:color w:val="000000"/>
                <w:sz w:val="22"/>
                <w:szCs w:val="22"/>
                <w:shd w:val="clear" w:color="auto" w:fill="FFFFFF"/>
                <w:lang w:val="nl-NL"/>
              </w:rPr>
            </w:rPrChange>
          </w:rPr>
          <w:delText>.)</w:delText>
        </w:r>
        <w:r w:rsidRPr="003A189C" w:rsidDel="003A189C">
          <w:rPr>
            <w:rFonts w:cs="Arial"/>
            <w:b w:val="0"/>
            <w:i w:val="0"/>
            <w:color w:val="000000"/>
            <w:sz w:val="22"/>
            <w:szCs w:val="22"/>
            <w:shd w:val="clear" w:color="auto" w:fill="FFFFFF"/>
            <w:rPrChange w:id="253" w:author="Rik de Wijn" w:date="2020-09-30T13:57:00Z">
              <w:rPr>
                <w:rFonts w:cs="Arial"/>
                <w:b w:val="0"/>
                <w:i w:val="0"/>
                <w:color w:val="000000"/>
                <w:sz w:val="22"/>
                <w:szCs w:val="22"/>
                <w:shd w:val="clear" w:color="auto" w:fill="FFFFFF"/>
                <w:lang w:val="nl-NL"/>
              </w:rPr>
            </w:rPrChange>
          </w:rPr>
          <w:delText xml:space="preserve">. </w:delText>
        </w:r>
      </w:del>
      <w:r>
        <w:rPr>
          <w:rFonts w:cs="Arial"/>
          <w:b w:val="0"/>
          <w:i w:val="0"/>
          <w:color w:val="000000"/>
          <w:sz w:val="22"/>
          <w:szCs w:val="22"/>
          <w:shd w:val="clear" w:color="auto" w:fill="FFFFFF"/>
        </w:rPr>
        <w:t>However, the SVA package cannot be used “as is” because a modification is necessary to allow a correction calculated on</w:t>
      </w:r>
      <w:ins w:id="254" w:author="Rik de Wijn" w:date="2020-09-30T13:58:00Z">
        <w:r w:rsidR="003A189C">
          <w:rPr>
            <w:rFonts w:cs="Arial"/>
            <w:b w:val="0"/>
            <w:i w:val="0"/>
            <w:color w:val="000000"/>
            <w:sz w:val="22"/>
            <w:szCs w:val="22"/>
            <w:shd w:val="clear" w:color="auto" w:fill="FFFFFF"/>
          </w:rPr>
          <w:t xml:space="preserve"> a set of REF </w:t>
        </w:r>
      </w:ins>
      <w:del w:id="255" w:author="Rik de Wijn" w:date="2020-09-30T13:58:00Z">
        <w:r w:rsidDel="003A189C">
          <w:rPr>
            <w:rFonts w:cs="Arial"/>
            <w:b w:val="0"/>
            <w:i w:val="0"/>
            <w:color w:val="000000"/>
            <w:sz w:val="22"/>
            <w:szCs w:val="22"/>
            <w:shd w:val="clear" w:color="auto" w:fill="FFFFFF"/>
          </w:rPr>
          <w:delText xml:space="preserve"> REF </w:delText>
        </w:r>
      </w:del>
      <w:r>
        <w:rPr>
          <w:rFonts w:cs="Arial"/>
          <w:b w:val="0"/>
          <w:i w:val="0"/>
          <w:color w:val="000000"/>
          <w:sz w:val="22"/>
          <w:szCs w:val="22"/>
          <w:shd w:val="clear" w:color="auto" w:fill="FFFFFF"/>
        </w:rPr>
        <w:t xml:space="preserve">samples to be applied </w:t>
      </w:r>
      <w:ins w:id="256" w:author="Rik de Wijn" w:date="2020-09-30T13:58:00Z">
        <w:r w:rsidR="003A189C">
          <w:rPr>
            <w:rFonts w:cs="Arial"/>
            <w:b w:val="0"/>
            <w:i w:val="0"/>
            <w:color w:val="000000"/>
            <w:sz w:val="22"/>
            <w:szCs w:val="22"/>
            <w:shd w:val="clear" w:color="auto" w:fill="FFFFFF"/>
          </w:rPr>
          <w:t xml:space="preserve">to </w:t>
        </w:r>
      </w:ins>
      <w:del w:id="257" w:author="Rik de Wijn" w:date="2020-09-30T13:58:00Z">
        <w:r w:rsidDel="003A189C">
          <w:rPr>
            <w:rFonts w:cs="Arial"/>
            <w:b w:val="0"/>
            <w:i w:val="0"/>
            <w:color w:val="000000"/>
            <w:sz w:val="22"/>
            <w:szCs w:val="22"/>
            <w:shd w:val="clear" w:color="auto" w:fill="FFFFFF"/>
          </w:rPr>
          <w:delText>on</w:delText>
        </w:r>
      </w:del>
      <w:ins w:id="258" w:author="Rik de Wijn" w:date="2020-09-30T13:58:00Z">
        <w:r w:rsidR="003A189C">
          <w:rPr>
            <w:rFonts w:cs="Arial"/>
            <w:b w:val="0"/>
            <w:i w:val="0"/>
            <w:color w:val="000000"/>
            <w:sz w:val="22"/>
            <w:szCs w:val="22"/>
            <w:shd w:val="clear" w:color="auto" w:fill="FFFFFF"/>
          </w:rPr>
          <w:t xml:space="preserve">a set of </w:t>
        </w:r>
      </w:ins>
      <w:del w:id="259" w:author="Rik de Wijn" w:date="2020-09-30T13:58:00Z">
        <w:r w:rsidDel="003A189C">
          <w:rPr>
            <w:rFonts w:cs="Arial"/>
            <w:b w:val="0"/>
            <w:i w:val="0"/>
            <w:color w:val="000000"/>
            <w:sz w:val="22"/>
            <w:szCs w:val="22"/>
            <w:shd w:val="clear" w:color="auto" w:fill="FFFFFF"/>
          </w:rPr>
          <w:delText xml:space="preserve"> </w:delText>
        </w:r>
      </w:del>
      <w:r>
        <w:rPr>
          <w:rFonts w:cs="Arial"/>
          <w:b w:val="0"/>
          <w:i w:val="0"/>
          <w:color w:val="000000"/>
          <w:sz w:val="22"/>
          <w:szCs w:val="22"/>
          <w:shd w:val="clear" w:color="auto" w:fill="FFFFFF"/>
        </w:rPr>
        <w:t>DAS samples</w:t>
      </w:r>
      <w:ins w:id="260" w:author="Rik de Wijn" w:date="2020-09-30T13:59:00Z">
        <w:r w:rsidR="003A189C">
          <w:rPr>
            <w:rFonts w:cs="Arial"/>
            <w:b w:val="0"/>
            <w:i w:val="0"/>
            <w:color w:val="000000"/>
            <w:sz w:val="22"/>
            <w:szCs w:val="22"/>
            <w:shd w:val="clear" w:color="auto" w:fill="FFFFFF"/>
          </w:rPr>
          <w:t xml:space="preserve">, as described in </w:t>
        </w:r>
      </w:ins>
      <w:ins w:id="261" w:author="Rik de Wijn" w:date="2020-09-30T14:00:00Z">
        <w:r w:rsidR="003A189C">
          <w:rPr>
            <w:rFonts w:cs="Arial"/>
            <w:b w:val="0"/>
            <w:i w:val="0"/>
            <w:color w:val="000000"/>
            <w:sz w:val="22"/>
            <w:szCs w:val="22"/>
            <w:shd w:val="clear" w:color="auto" w:fill="FFFFFF"/>
          </w:rPr>
          <w:fldChar w:fldCharType="begin" w:fldLock="1"/>
        </w:r>
      </w:ins>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ins w:id="262" w:author="Rik de Wijn" w:date="2020-09-30T14:00:00Z">
        <w:r w:rsidR="003A189C">
          <w:rPr>
            <w:rFonts w:cs="Arial"/>
            <w:b w:val="0"/>
            <w:i w:val="0"/>
            <w:color w:val="000000"/>
            <w:sz w:val="22"/>
            <w:szCs w:val="22"/>
            <w:shd w:val="clear" w:color="auto" w:fill="FFFFFF"/>
          </w:rPr>
          <w:fldChar w:fldCharType="end"/>
        </w:r>
      </w:ins>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and appendix B of </w:t>
      </w:r>
      <w:r w:rsidR="006157F2">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5C7D3F9F" w14:textId="14C7B989" w:rsidR="005535B0" w:rsidDel="003A189C" w:rsidRDefault="005535B0" w:rsidP="00276E92">
      <w:pPr>
        <w:pStyle w:val="VQTemplateinstructtion"/>
        <w:rPr>
          <w:del w:id="263" w:author="Rik de Wijn" w:date="2020-09-30T14:00:00Z"/>
          <w:rFonts w:cs="Arial"/>
          <w:b w:val="0"/>
          <w:i w:val="0"/>
          <w:color w:val="000000"/>
          <w:sz w:val="22"/>
          <w:szCs w:val="22"/>
          <w:shd w:val="clear" w:color="auto" w:fill="FFFFFF"/>
        </w:rPr>
      </w:pPr>
      <w:del w:id="264" w:author="Rik de Wijn" w:date="2020-09-30T14:00:00Z">
        <w:r w:rsidDel="003A189C">
          <w:rPr>
            <w:rFonts w:cs="Arial"/>
            <w:b w:val="0"/>
            <w:i w:val="0"/>
            <w:color w:val="000000"/>
            <w:sz w:val="22"/>
            <w:szCs w:val="22"/>
            <w:shd w:val="clear" w:color="auto" w:fill="FFFFFF"/>
          </w:rPr>
          <w:delText xml:space="preserve">The fixed database of normalized REF measurement for the METHOD-CC product is derived from the REF measurements on 143 peptide substrates in 10 DAS runs performed as part of the METHOD Clinical Calibration </w:delText>
        </w:r>
        <w:r w:rsidDel="003A189C">
          <w:rPr>
            <w:rFonts w:cs="Arial"/>
            <w:b w:val="0"/>
            <w:i w:val="0"/>
            <w:color w:val="000000"/>
            <w:sz w:val="22"/>
            <w:szCs w:val="22"/>
            <w:shd w:val="clear" w:color="auto" w:fill="FFFFFF"/>
          </w:rPr>
          <w:fldChar w:fldCharType="begin" w:fldLock="1"/>
        </w:r>
        <w:r w:rsidR="003A189C" w:rsidRPr="003A189C" w:rsidDel="003A189C">
          <w:rPr>
            <w:rFonts w:cs="Arial"/>
            <w:b w:val="0"/>
            <w:i w:val="0"/>
            <w:color w:val="000000"/>
            <w:sz w:val="22"/>
            <w:szCs w:val="22"/>
            <w:shd w:val="clear" w:color="auto" w:fill="FFFFFF"/>
            <w:rPrChange w:id="265" w:author="Rik de Wijn" w:date="2020-09-30T14:00:00Z">
              <w:rPr>
                <w:rFonts w:cs="Arial"/>
                <w:b w:val="0"/>
                <w:i w:val="0"/>
                <w:color w:val="000000"/>
                <w:sz w:val="22"/>
                <w:szCs w:val="22"/>
                <w:shd w:val="clear" w:color="auto" w:fill="FFFFFF"/>
              </w:rPr>
            </w:rPrChange>
          </w:rPr>
          <w:delInstrText>ADDIN CSL_CITATION {"citationItems":[{"id":"ITEM-1","itemData":{"author":[{"dropping-particle":"","family":"PamGene International","given":"","non-dropping-particle":"","parse-names":false,"suffix":""}],"id":"ITEM-1","issued":{"date-parts":[["2019"]]},"title":"210228RW19031 METHOD clinical calibration experimental report","type":"report"},"uris":["http://www.mendeley.com/documents/?uuid=34d1ee30-5743-433e-b2d3-a37fad7caf40"]}],"mendeley":{"formattedCitation":"[4]","plainTextFormattedCitation":"[4]","previouslyFormattedCitation":"[4]"},"properties":{"noteIndex":0},"schema":"https://github.com/citation-style-language/schema/raw/master/csl-citation.json"}</w:delInstrText>
        </w:r>
        <w:r w:rsidDel="003A189C">
          <w:rPr>
            <w:rFonts w:cs="Arial"/>
            <w:b w:val="0"/>
            <w:i w:val="0"/>
            <w:color w:val="000000"/>
            <w:sz w:val="22"/>
            <w:szCs w:val="22"/>
            <w:shd w:val="clear" w:color="auto" w:fill="FFFFFF"/>
          </w:rPr>
          <w:fldChar w:fldCharType="separate"/>
        </w:r>
        <w:r w:rsidRPr="003A189C" w:rsidDel="003A189C">
          <w:rPr>
            <w:rFonts w:cs="Arial"/>
            <w:b w:val="0"/>
            <w:i w:val="0"/>
            <w:noProof/>
            <w:color w:val="000000"/>
            <w:sz w:val="22"/>
            <w:szCs w:val="22"/>
            <w:shd w:val="clear" w:color="auto" w:fill="FFFFFF"/>
          </w:rPr>
          <w:delText>[4]</w:delText>
        </w:r>
        <w:r w:rsidDel="003A189C">
          <w:rPr>
            <w:rFonts w:cs="Arial"/>
            <w:b w:val="0"/>
            <w:i w:val="0"/>
            <w:color w:val="000000"/>
            <w:sz w:val="22"/>
            <w:szCs w:val="22"/>
            <w:shd w:val="clear" w:color="auto" w:fill="FFFFFF"/>
          </w:rPr>
          <w:fldChar w:fldCharType="end"/>
        </w:r>
        <w:r w:rsidDel="003A189C">
          <w:rPr>
            <w:rFonts w:cs="Arial"/>
            <w:b w:val="0"/>
            <w:i w:val="0"/>
            <w:color w:val="000000"/>
            <w:sz w:val="22"/>
            <w:szCs w:val="22"/>
            <w:shd w:val="clear" w:color="auto" w:fill="FFFFFF"/>
          </w:rPr>
          <w:delText>. These measurements are specified in:</w:delText>
        </w:r>
      </w:del>
    </w:p>
    <w:p w14:paraId="21A5FA43" w14:textId="4D257138" w:rsidR="005535B0" w:rsidDel="003A189C" w:rsidRDefault="005535B0" w:rsidP="00276E92">
      <w:pPr>
        <w:pStyle w:val="VQTemplateinstructtion"/>
        <w:rPr>
          <w:del w:id="266" w:author="Rik de Wijn" w:date="2020-09-30T14:00:00Z"/>
          <w:rFonts w:cs="Arial"/>
          <w:b w:val="0"/>
          <w:i w:val="0"/>
          <w:color w:val="000000"/>
          <w:sz w:val="22"/>
          <w:szCs w:val="22"/>
          <w:shd w:val="clear" w:color="auto" w:fill="FFFFFF"/>
        </w:rPr>
      </w:pPr>
    </w:p>
    <w:p w14:paraId="51A18595" w14:textId="1FAC91EB" w:rsidR="005535B0" w:rsidDel="003A189C" w:rsidRDefault="005535B0" w:rsidP="00276E92">
      <w:pPr>
        <w:pStyle w:val="VQTemplateinstructtion"/>
        <w:rPr>
          <w:del w:id="267" w:author="Rik de Wijn" w:date="2020-09-30T14:00:00Z"/>
          <w:rFonts w:cs="Arial"/>
          <w:b w:val="0"/>
          <w:i w:val="0"/>
          <w:color w:val="000000" w:themeColor="text1"/>
          <w:sz w:val="22"/>
          <w:szCs w:val="22"/>
        </w:rPr>
      </w:pPr>
      <w:del w:id="268" w:author="Rik de Wijn" w:date="2020-09-30T14:00:00Z">
        <w:r w:rsidRPr="005535B0" w:rsidDel="003A189C">
          <w:rPr>
            <w:rFonts w:cs="Arial"/>
            <w:b w:val="0"/>
            <w:i w:val="0"/>
            <w:color w:val="000000" w:themeColor="text1"/>
            <w:sz w:val="22"/>
            <w:szCs w:val="22"/>
          </w:rPr>
          <w:delText>METHODCC REF database_200916085501.txt</w:delText>
        </w:r>
      </w:del>
    </w:p>
    <w:p w14:paraId="2DF73591" w14:textId="77777777" w:rsidR="005535B0" w:rsidRDefault="005535B0" w:rsidP="00276E92">
      <w:pPr>
        <w:pStyle w:val="VQTemplateinstructtion"/>
        <w:rPr>
          <w:rFonts w:cs="Arial"/>
          <w:b w:val="0"/>
          <w:i w:val="0"/>
          <w:color w:val="000000" w:themeColor="text1"/>
          <w:sz w:val="22"/>
          <w:szCs w:val="22"/>
        </w:rPr>
      </w:pPr>
    </w:p>
    <w:p w14:paraId="7FCEBD62" w14:textId="77777777" w:rsidR="005535B0" w:rsidRPr="006077E6" w:rsidDel="003A189C" w:rsidRDefault="005535B0" w:rsidP="00276E92">
      <w:pPr>
        <w:pStyle w:val="VQTemplateinstructtion"/>
        <w:rPr>
          <w:del w:id="269" w:author="Rik de Wijn" w:date="2020-09-30T14:00:00Z"/>
          <w:rFonts w:cs="Arial"/>
          <w:b w:val="0"/>
          <w:i w:val="0"/>
          <w:color w:val="000000" w:themeColor="text1"/>
          <w:sz w:val="22"/>
          <w:szCs w:val="22"/>
        </w:rPr>
      </w:pPr>
    </w:p>
    <w:p w14:paraId="7C15FB00" w14:textId="77777777" w:rsidR="00894DB4" w:rsidDel="003A189C" w:rsidRDefault="00894DB4" w:rsidP="00276E92">
      <w:pPr>
        <w:pStyle w:val="VQTemplateinstructtion"/>
        <w:rPr>
          <w:del w:id="270" w:author="Rik de Wijn" w:date="2020-09-30T14:00:00Z"/>
          <w:rFonts w:cs="Arial"/>
          <w:b w:val="0"/>
          <w:i w:val="0"/>
          <w:color w:val="000000" w:themeColor="text1"/>
          <w:sz w:val="22"/>
          <w:szCs w:val="22"/>
        </w:rPr>
      </w:pPr>
    </w:p>
    <w:p w14:paraId="5B0B85FB" w14:textId="77777777" w:rsidR="00894DB4" w:rsidRPr="00894DB4" w:rsidDel="003A189C" w:rsidRDefault="00894DB4" w:rsidP="00276E92">
      <w:pPr>
        <w:pStyle w:val="VQTemplateinstructtion"/>
        <w:rPr>
          <w:del w:id="271" w:author="Rik de Wijn" w:date="2020-09-30T14:00:00Z"/>
          <w:rFonts w:cs="Arial"/>
          <w:b w:val="0"/>
          <w:i w:val="0"/>
          <w:color w:val="000000" w:themeColor="text1"/>
          <w:sz w:val="22"/>
          <w:szCs w:val="22"/>
        </w:rPr>
      </w:pPr>
    </w:p>
    <w:p w14:paraId="3C690D9C" w14:textId="77777777" w:rsidR="009C5A60" w:rsidDel="003A189C" w:rsidRDefault="009C5A60" w:rsidP="00276E92">
      <w:pPr>
        <w:pStyle w:val="VQTemplateinstructtion"/>
        <w:rPr>
          <w:del w:id="272" w:author="Rik de Wijn" w:date="2020-09-30T14:00:00Z"/>
          <w:b w:val="0"/>
          <w:i w:val="0"/>
          <w:color w:val="000000" w:themeColor="text1"/>
          <w:sz w:val="22"/>
          <w:szCs w:val="22"/>
        </w:rPr>
      </w:pPr>
    </w:p>
    <w:p w14:paraId="54268C99" w14:textId="3E76891D" w:rsidR="009C5A60" w:rsidDel="003A189C" w:rsidRDefault="009C5A60" w:rsidP="00276E92">
      <w:pPr>
        <w:pStyle w:val="VQTemplateinstructtion"/>
        <w:rPr>
          <w:del w:id="273" w:author="Rik de Wijn" w:date="2020-09-30T14:00:00Z"/>
          <w:b w:val="0"/>
          <w:i w:val="0"/>
          <w:color w:val="000000" w:themeColor="text1"/>
          <w:sz w:val="22"/>
          <w:szCs w:val="22"/>
        </w:rPr>
      </w:pPr>
      <w:del w:id="274" w:author="Rik de Wijn" w:date="2020-09-30T14:00:00Z">
        <w:r w:rsidDel="003A189C">
          <w:rPr>
            <w:b w:val="0"/>
            <w:i w:val="0"/>
            <w:color w:val="000000" w:themeColor="text1"/>
            <w:sz w:val="22"/>
            <w:szCs w:val="22"/>
          </w:rPr>
          <w:delText xml:space="preserve">The system </w:delText>
        </w:r>
        <w:r w:rsidR="00E248B5" w:rsidDel="003A189C">
          <w:rPr>
            <w:b w:val="0"/>
            <w:i w:val="0"/>
            <w:color w:val="000000" w:themeColor="text1"/>
            <w:sz w:val="22"/>
            <w:szCs w:val="22"/>
          </w:rPr>
          <w:delText>R PACKAGE</w:delText>
        </w:r>
        <w:r w:rsidDel="003A189C">
          <w:rPr>
            <w:b w:val="0"/>
            <w:i w:val="0"/>
            <w:color w:val="000000" w:themeColor="text1"/>
            <w:sz w:val="22"/>
            <w:szCs w:val="22"/>
          </w:rPr>
          <w:delText xml:space="preserve"> is described in the Legacy software Plan (FRM6313 DAS Legacy Software Plan).</w:delText>
        </w:r>
      </w:del>
    </w:p>
    <w:p w14:paraId="59F2D6C8" w14:textId="6476F067" w:rsidR="009C5A60" w:rsidDel="003A189C" w:rsidRDefault="009C5A60" w:rsidP="00276E92">
      <w:pPr>
        <w:pStyle w:val="VQTemplateinstructtion"/>
        <w:rPr>
          <w:del w:id="275" w:author="Rik de Wijn" w:date="2020-09-30T14:00:00Z"/>
          <w:b w:val="0"/>
          <w:i w:val="0"/>
          <w:color w:val="000000" w:themeColor="text1"/>
          <w:sz w:val="22"/>
          <w:szCs w:val="22"/>
        </w:rPr>
      </w:pPr>
    </w:p>
    <w:p w14:paraId="2C3D4BDF" w14:textId="0AEA0087" w:rsidR="00D85306" w:rsidDel="003A189C" w:rsidRDefault="002C78BC" w:rsidP="002C78BC">
      <w:pPr>
        <w:rPr>
          <w:del w:id="276" w:author="Rik de Wijn" w:date="2020-09-30T14:00:00Z"/>
          <w:rFonts w:cs="Arial"/>
          <w:lang w:val="en-US"/>
        </w:rPr>
      </w:pPr>
      <w:del w:id="277" w:author="Rik de Wijn" w:date="2020-09-30T14:00:00Z">
        <w:r w:rsidDel="003A189C">
          <w:rPr>
            <w:rFonts w:cs="Arial"/>
            <w:lang w:val="en-US"/>
          </w:rPr>
          <w:delText xml:space="preserve">The </w:delText>
        </w:r>
        <w:r w:rsidR="00E248B5" w:rsidDel="003A189C">
          <w:rPr>
            <w:rFonts w:cs="Arial"/>
            <w:lang w:val="en-US"/>
          </w:rPr>
          <w:delText>R PACKAGE</w:delText>
        </w:r>
        <w:r w:rsidDel="003A189C">
          <w:rPr>
            <w:rFonts w:cs="Arial"/>
            <w:lang w:val="en-US"/>
          </w:rPr>
          <w:delText xml:space="preserve"> API is outlined in the document “Software </w:delText>
        </w:r>
        <w:r w:rsidR="00E248B5" w:rsidDel="003A189C">
          <w:rPr>
            <w:rFonts w:cs="Arial"/>
            <w:lang w:val="en-US"/>
          </w:rPr>
          <w:delText>R PACKAGE</w:delText>
        </w:r>
        <w:r w:rsidDel="003A189C">
          <w:rPr>
            <w:rFonts w:cs="Arial"/>
            <w:lang w:val="en-US"/>
          </w:rPr>
          <w:delText xml:space="preserve"> API”.</w:delText>
        </w:r>
      </w:del>
    </w:p>
    <w:p w14:paraId="50DD7569" w14:textId="77777777" w:rsidR="008839EF" w:rsidRDefault="008839EF" w:rsidP="002C78BC">
      <w:pPr>
        <w:rPr>
          <w:rFonts w:cs="Arial"/>
          <w:lang w:val="en-US"/>
        </w:rPr>
      </w:pPr>
    </w:p>
    <w:p w14:paraId="4D1079A5" w14:textId="0848DC0F"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0272D7">
        <w:rPr>
          <w:color w:val="000000" w:themeColor="text1"/>
          <w:szCs w:val="22"/>
        </w:rPr>
        <w:t xml:space="preserve"> and the supporting packa</w:t>
      </w:r>
      <w:r w:rsidR="00811BFC">
        <w:rPr>
          <w:color w:val="000000" w:themeColor="text1"/>
          <w:szCs w:val="22"/>
        </w:rPr>
        <w:t xml:space="preserve">ge </w:t>
      </w:r>
      <w:r w:rsidR="000272D7">
        <w:rPr>
          <w:color w:val="000000" w:themeColor="text1"/>
          <w:szCs w:val="22"/>
        </w:rPr>
        <w:t xml:space="preserve">DAS-COMBAT </w:t>
      </w:r>
      <w:r w:rsidR="00811BFC">
        <w:rPr>
          <w:color w:val="000000" w:themeColor="text1"/>
          <w:szCs w:val="22"/>
        </w:rPr>
        <w:t>are</w:t>
      </w:r>
      <w:r w:rsidRPr="003163BC">
        <w:rPr>
          <w:color w:val="000000" w:themeColor="text1"/>
          <w:szCs w:val="22"/>
        </w:rPr>
        <w:t xml:space="preserve">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7BC1C8C5" w14:textId="77777777" w:rsidR="0064090F" w:rsidRPr="003163BC" w:rsidRDefault="0064090F" w:rsidP="003163BC">
      <w:pPr>
        <w:rPr>
          <w:rFonts w:cs="Arial"/>
          <w:lang w:val="en-US"/>
        </w:rPr>
      </w:pPr>
    </w:p>
    <w:p w14:paraId="0C179453" w14:textId="61FFB2B5" w:rsidR="00F24B9D"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normalize</w:t>
      </w:r>
      <w:r w:rsidR="003848FB">
        <w:rPr>
          <w:b w:val="0"/>
          <w:i w:val="0"/>
          <w:color w:val="000000" w:themeColor="text1"/>
          <w:sz w:val="22"/>
          <w:szCs w:val="22"/>
        </w:rPr>
        <w:t xml:space="preserve">-6304-Software </w:t>
      </w:r>
      <w:r w:rsidR="00F24B9D" w:rsidRPr="00F3650B">
        <w:rPr>
          <w:b w:val="0"/>
          <w:i w:val="0"/>
          <w:color w:val="000000" w:themeColor="text1"/>
          <w:sz w:val="22"/>
          <w:szCs w:val="22"/>
        </w:rPr>
        <w:t>Requirements.docx</w:t>
      </w: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278" w:name="_Toc52367141"/>
      <w:r w:rsidRPr="005E1545">
        <w:rPr>
          <w:lang w:val="en-US"/>
        </w:rPr>
        <w:t>Development</w:t>
      </w:r>
      <w:r w:rsidRPr="13D4FDE3">
        <w:rPr>
          <w:i/>
          <w:lang w:val="en-US"/>
        </w:rPr>
        <w:t xml:space="preserve"> </w:t>
      </w:r>
      <w:r w:rsidRPr="00104BF2">
        <w:t>Standards, Methods and Tools and Regulatory references</w:t>
      </w:r>
      <w:bookmarkEnd w:id="278"/>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Pr="009C5A60"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0DD247DA" w14:textId="1E9EF43C" w:rsidR="00B979D3" w:rsidRPr="009C5A60" w:rsidRDefault="00B979D3" w:rsidP="00B979D3">
      <w:pPr>
        <w:pStyle w:val="VQTemplateinstructtion"/>
        <w:rPr>
          <w:b w:val="0"/>
          <w:i w:val="0"/>
          <w:color w:val="D0CECE" w:themeColor="background2" w:themeShade="E6"/>
          <w:lang w:eastAsia="en-US"/>
        </w:rPr>
      </w:pPr>
      <w:r w:rsidRPr="009C5A60">
        <w:rPr>
          <w:b w:val="0"/>
          <w:i w:val="0"/>
          <w:color w:val="D0CECE" w:themeColor="background2" w:themeShade="E6"/>
          <w:lang w:eastAsia="en-US"/>
        </w:rPr>
        <w:t xml:space="preserve">Concepts and techniques of the SCRUM </w:t>
      </w:r>
      <w:proofErr w:type="gramStart"/>
      <w:r w:rsidRPr="009C5A60">
        <w:rPr>
          <w:b w:val="0"/>
          <w:i w:val="0"/>
          <w:color w:val="D0CECE" w:themeColor="background2" w:themeShade="E6"/>
          <w:lang w:eastAsia="en-US"/>
        </w:rPr>
        <w:t>Agile</w:t>
      </w:r>
      <w:proofErr w:type="gramEnd"/>
      <w:r w:rsidRPr="009C5A60">
        <w:rPr>
          <w:b w:val="0"/>
          <w:i w:val="0"/>
          <w:color w:val="D0CECE" w:themeColor="background2" w:themeShade="E6"/>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79A9DC2A"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5E1545">
        <w:rPr>
          <w:b w:val="0"/>
          <w:i w:val="0"/>
          <w:color w:val="000000" w:themeColor="text1"/>
          <w:sz w:val="22"/>
          <w:szCs w:val="22"/>
          <w:lang w:eastAsia="en-US"/>
        </w:rPr>
        <w:t xml:space="preserve"> (see sections below)</w:t>
      </w:r>
      <w:r w:rsidR="009362C8">
        <w:rPr>
          <w:b w:val="0"/>
          <w:i w:val="0"/>
          <w:color w:val="000000" w:themeColor="text1"/>
          <w:sz w:val="22"/>
          <w:szCs w:val="22"/>
          <w:lang w:eastAsia="en-US"/>
        </w:rPr>
        <w:t>:</w:t>
      </w:r>
    </w:p>
    <w:p w14:paraId="7417903F" w14:textId="77777777" w:rsidR="008E6631" w:rsidRDefault="008E6631" w:rsidP="005E72EB">
      <w:pPr>
        <w:pStyle w:val="VQTemplateinstructtion"/>
        <w:rPr>
          <w:b w:val="0"/>
          <w:i w:val="0"/>
          <w:color w:val="000000" w:themeColor="text1"/>
          <w:sz w:val="22"/>
          <w:szCs w:val="22"/>
          <w:lang w:eastAsia="en-US"/>
        </w:rPr>
      </w:pPr>
    </w:p>
    <w:p w14:paraId="34F9CAEA" w14:textId="790CA52D" w:rsidR="008E6631" w:rsidRPr="008E6631" w:rsidRDefault="008E6631" w:rsidP="00B979D3">
      <w:pPr>
        <w:pStyle w:val="VQTemplateinstructtion"/>
        <w:rPr>
          <w:b w:val="0"/>
          <w:i w:val="0"/>
          <w:color w:val="000000" w:themeColor="text1"/>
          <w:sz w:val="22"/>
          <w:szCs w:val="22"/>
          <w:lang w:eastAsia="en-US"/>
        </w:rPr>
      </w:pPr>
      <w:r>
        <w:rPr>
          <w:b w:val="0"/>
          <w:i w:val="0"/>
          <w:color w:val="000000" w:themeColor="text1"/>
          <w:sz w:val="22"/>
          <w:szCs w:val="22"/>
          <w:lang w:eastAsia="en-US"/>
        </w:rPr>
        <w:t>181102-6303 Soup Configuration.xls</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F739A6"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F739A6"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279" w:name="_Toc52367142"/>
      <w:r w:rsidRPr="0C19D696">
        <w:t>Processes used in the development</w:t>
      </w:r>
      <w:bookmarkEnd w:id="279"/>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280" w:name="_Toc52367143"/>
      <w:r>
        <w:t>Software Deliverables</w:t>
      </w:r>
      <w:bookmarkEnd w:id="280"/>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4E23042C"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ins w:id="281" w:author="Rik de Wijn" w:date="2020-09-30T14:01:00Z">
        <w:r w:rsidR="003A189C">
          <w:rPr>
            <w:bCs/>
            <w:color w:val="000000" w:themeColor="text1"/>
          </w:rPr>
          <w:t>R-package</w:t>
        </w:r>
      </w:ins>
      <w:del w:id="282" w:author="Rik de Wijn" w:date="2020-09-30T14:01:00Z">
        <w:r w:rsidR="00655C74" w:rsidDel="003A189C">
          <w:rPr>
            <w:bCs/>
            <w:color w:val="000000" w:themeColor="text1"/>
          </w:rPr>
          <w:delText xml:space="preserve">software </w:delText>
        </w:r>
        <w:r w:rsidR="7604E799" w:rsidRPr="00B41E95" w:rsidDel="003A189C">
          <w:rPr>
            <w:bCs/>
            <w:color w:val="000000" w:themeColor="text1"/>
          </w:rPr>
          <w:delText>module</w:delText>
        </w:r>
      </w:del>
      <w:r w:rsidR="7604E799" w:rsidRPr="00B41E95">
        <w:rPr>
          <w:bCs/>
          <w:color w:val="000000" w:themeColor="text1"/>
        </w:rPr>
        <w:t>)</w:t>
      </w:r>
    </w:p>
    <w:p w14:paraId="2BFBC043" w14:textId="3FF7531B" w:rsidR="006C517E" w:rsidRDefault="006C517E" w:rsidP="00655C74">
      <w:r w:rsidRPr="006C517E">
        <w:t>T</w:t>
      </w:r>
      <w:ins w:id="283" w:author="Rik de Wijn" w:date="2020-09-30T14:01:00Z">
        <w:r w:rsidR="003A189C">
          <w:t xml:space="preserve">he </w:t>
        </w:r>
      </w:ins>
      <w:del w:id="284" w:author="Rik de Wijn" w:date="2020-09-30T14:01:00Z">
        <w:r w:rsidRPr="006C517E" w:rsidDel="003A189C">
          <w:delText xml:space="preserve">his module </w:delText>
        </w:r>
        <w:r w:rsidR="00811BFC" w:rsidDel="003A189C">
          <w:delText xml:space="preserve">and </w:delText>
        </w:r>
      </w:del>
      <w:r w:rsidR="00811BFC">
        <w:t xml:space="preserve">R-package </w:t>
      </w:r>
      <w:ins w:id="285" w:author="Rik de Wijn" w:date="2020-09-30T14:01:00Z">
        <w:r w:rsidR="003A189C">
          <w:t>is</w:t>
        </w:r>
      </w:ins>
      <w:del w:id="286" w:author="Rik de Wijn" w:date="2020-09-30T14:01:00Z">
        <w:r w:rsidR="00811BFC" w:rsidDel="003A189C">
          <w:delText>are</w:delText>
        </w:r>
      </w:del>
      <w:r w:rsidRPr="006C517E">
        <w:t xml:space="preserve"> the software product</w:t>
      </w:r>
      <w:r>
        <w:t xml:space="preserve">. </w:t>
      </w:r>
      <w:proofErr w:type="gramStart"/>
      <w:ins w:id="287" w:author="Rik de Wijn" w:date="2020-09-30T14:01:00Z">
        <w:r w:rsidR="003A189C">
          <w:t>A</w:t>
        </w:r>
        <w:proofErr w:type="gramEnd"/>
        <w:r w:rsidR="003A189C">
          <w:t xml:space="preserve"> s</w:t>
        </w:r>
      </w:ins>
      <w:del w:id="288" w:author="Rik de Wijn" w:date="2020-09-30T14:01:00Z">
        <w:r w:rsidR="00811BFC" w:rsidDel="003A189C">
          <w:delText>S</w:delText>
        </w:r>
      </w:del>
      <w:r w:rsidRPr="006C517E">
        <w:t xml:space="preserve">oftware </w:t>
      </w:r>
      <w:r>
        <w:t xml:space="preserve">git </w:t>
      </w:r>
      <w:r w:rsidRPr="006C517E">
        <w:t>repositor</w:t>
      </w:r>
      <w:ins w:id="289" w:author="Rik de Wijn" w:date="2020-09-30T14:01:00Z">
        <w:r w:rsidR="003A189C">
          <w:t xml:space="preserve">y </w:t>
        </w:r>
        <w:proofErr w:type="spellStart"/>
        <w:r w:rsidR="003A189C">
          <w:t>i</w:t>
        </w:r>
      </w:ins>
      <w:del w:id="290" w:author="Rik de Wijn" w:date="2020-09-30T14:01:00Z">
        <w:r w:rsidR="00811BFC" w:rsidDel="003A189C">
          <w:delText>ies</w:delText>
        </w:r>
        <w:r w:rsidRPr="006C517E" w:rsidDel="003A189C">
          <w:delText xml:space="preserve"> </w:delText>
        </w:r>
        <w:r w:rsidR="00811BFC" w:rsidDel="003A189C">
          <w:delText>are</w:delText>
        </w:r>
        <w:r w:rsidDel="003A189C">
          <w:delText xml:space="preserve"> </w:delText>
        </w:r>
      </w:del>
      <w:r>
        <w:t>delivered</w:t>
      </w:r>
      <w:proofErr w:type="spellEnd"/>
      <w:r>
        <w:t xml:space="preserve"> and located at:</w:t>
      </w:r>
    </w:p>
    <w:p w14:paraId="1E67CC0F" w14:textId="076FC896" w:rsidR="00811BFC" w:rsidDel="003A189C" w:rsidRDefault="00F739A6" w:rsidP="005E1545">
      <w:pPr>
        <w:rPr>
          <w:del w:id="291" w:author="Rik de Wijn" w:date="2020-09-30T14:01:00Z"/>
        </w:rPr>
      </w:pPr>
      <w:del w:id="292" w:author="Rik de Wijn" w:date="2020-09-30T14:01:00Z">
        <w:r w:rsidDel="003A189C">
          <w:fldChar w:fldCharType="begin"/>
        </w:r>
        <w:r w:rsidDel="003A189C">
          <w:delInstrText xml:space="preserve"> HYPERLINK "https://github.com/pamgene/dasnormalize" </w:delInstrText>
        </w:r>
        <w:r w:rsidDel="003A189C">
          <w:fldChar w:fldCharType="separate"/>
        </w:r>
        <w:r w:rsidR="00811BFC" w:rsidRPr="00811BFC" w:rsidDel="003A189C">
          <w:rPr>
            <w:rStyle w:val="Hyperlink"/>
          </w:rPr>
          <w:delText>https://github.com/pamgene/das</w:delText>
        </w:r>
        <w:r w:rsidR="00811BFC" w:rsidRPr="00B35905" w:rsidDel="003A189C">
          <w:rPr>
            <w:rStyle w:val="Hyperlink"/>
          </w:rPr>
          <w:delText>normalize</w:delText>
        </w:r>
        <w:r w:rsidDel="003A189C">
          <w:rPr>
            <w:rStyle w:val="Hyperlink"/>
          </w:rPr>
          <w:fldChar w:fldCharType="end"/>
        </w:r>
      </w:del>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64A72FD8" w14:textId="754EF9AE" w:rsidR="005E1545" w:rsidDel="003A189C" w:rsidRDefault="006E21CE" w:rsidP="005E1545">
      <w:pPr>
        <w:rPr>
          <w:del w:id="293" w:author="Rik de Wijn" w:date="2020-09-30T14:01:00Z"/>
          <w:rFonts w:cs="Arial"/>
        </w:rPr>
      </w:pPr>
      <w:del w:id="294" w:author="Rik de Wijn" w:date="2020-09-30T14:01:00Z">
        <w:r w:rsidDel="003A189C">
          <w:rPr>
            <w:rFonts w:cs="Arial"/>
          </w:rPr>
          <w:delText xml:space="preserve">The software module will be interfaced to the </w:delText>
        </w:r>
        <w:r w:rsidR="00E248B5" w:rsidDel="003A189C">
          <w:rPr>
            <w:rFonts w:cs="Arial"/>
          </w:rPr>
          <w:delText>R PACKAGE</w:delText>
        </w:r>
        <w:r w:rsidDel="003A189C">
          <w:rPr>
            <w:rFonts w:cs="Arial"/>
          </w:rPr>
          <w:delText xml:space="preserve"> by integrating it in a simple Bionavigator protocol. </w:delText>
        </w:r>
      </w:del>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295" w:name="_Toc52367144"/>
      <w:r w:rsidRPr="002C78BC">
        <w:t>Traceability</w:t>
      </w:r>
      <w:bookmarkEnd w:id="295"/>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2AF422F9"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p>
    <w:p w14:paraId="391269C3" w14:textId="127027DF" w:rsidR="00503831" w:rsidRDefault="00503831" w:rsidP="00A26602">
      <w:pPr>
        <w:rPr>
          <w:color w:val="000000" w:themeColor="text1"/>
        </w:rPr>
      </w:pPr>
      <w:r>
        <w:rPr>
          <w:color w:val="000000" w:themeColor="text1"/>
        </w:rPr>
        <w:t>TBD</w:t>
      </w:r>
    </w:p>
    <w:p w14:paraId="0F36A2DB" w14:textId="031B9BB0" w:rsidR="00A26602" w:rsidRPr="00A26602" w:rsidRDefault="13D4FDE3" w:rsidP="004B683D">
      <w:pPr>
        <w:pStyle w:val="Heading1"/>
      </w:pPr>
      <w:bookmarkStart w:id="296" w:name="_Toc40350740"/>
      <w:bookmarkStart w:id="297" w:name="_Toc52367145"/>
      <w:bookmarkEnd w:id="296"/>
      <w:r>
        <w:t>Software Configuration List</w:t>
      </w:r>
      <w:bookmarkEnd w:id="297"/>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5F15DEB4" w:rsidR="007D5C7F" w:rsidRPr="00FA2513" w:rsidRDefault="00A369D0" w:rsidP="00BB7C61">
      <w:pPr>
        <w:rPr>
          <w:rFonts w:ascii="Courier New" w:eastAsia="Arial" w:hAnsi="Courier New" w:cs="Courier New"/>
          <w:bCs/>
          <w:color w:val="000000" w:themeColor="text1"/>
        </w:rPr>
      </w:pPr>
      <w:r w:rsidRPr="00FA2513">
        <w:rPr>
          <w:rFonts w:ascii="Courier New" w:eastAsia="Arial" w:hAnsi="Courier New" w:cs="Courier New"/>
          <w:bCs/>
          <w:color w:val="000000" w:themeColor="text1"/>
        </w:rPr>
        <w:t>181001</w:t>
      </w:r>
      <w:r w:rsidR="00655C74" w:rsidRPr="00FA2513">
        <w:rPr>
          <w:rFonts w:ascii="Courier New" w:eastAsia="Arial" w:hAnsi="Courier New" w:cs="Courier New"/>
          <w:bCs/>
          <w:color w:val="000000" w:themeColor="text1"/>
        </w:rPr>
        <w:t xml:space="preserve">-6303 </w:t>
      </w:r>
      <w:r w:rsidR="00BC0434" w:rsidRPr="00FA2513">
        <w:rPr>
          <w:rFonts w:ascii="Courier New" w:eastAsia="Arial" w:hAnsi="Courier New" w:cs="Courier New"/>
          <w:bCs/>
          <w:color w:val="000000" w:themeColor="text1"/>
        </w:rPr>
        <w:t>Configuration</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3ED7F9A8" w14:textId="0B1F01B7" w:rsidR="00C1684D" w:rsidRPr="007D5C7F" w:rsidRDefault="00F739A6" w:rsidP="00BB7C61">
      <w:pPr>
        <w:rPr>
          <w:rFonts w:eastAsia="Arial" w:cs="Arial"/>
          <w:bCs/>
          <w:color w:val="000000" w:themeColor="text1"/>
        </w:rPr>
      </w:pPr>
      <w:hyperlink r:id="rId14" w:history="1">
        <w:r w:rsidR="00C1684D" w:rsidRPr="00C1684D">
          <w:rPr>
            <w:rStyle w:val="Hyperlink"/>
            <w:rFonts w:eastAsia="Arial" w:cs="Arial"/>
            <w:bCs/>
          </w:rPr>
          <w:t>https://github.com/pamgene/dascommon/tree/master/configuration</w:t>
        </w:r>
      </w:hyperlink>
    </w:p>
    <w:p w14:paraId="5DC9C501" w14:textId="77777777" w:rsidR="00BB7C61" w:rsidRDefault="13D4FDE3" w:rsidP="004B683D">
      <w:pPr>
        <w:pStyle w:val="Heading1"/>
      </w:pPr>
      <w:bookmarkStart w:id="298" w:name="_Toc52367146"/>
      <w:r>
        <w:t>SOUP Configuration Items</w:t>
      </w:r>
      <w:bookmarkEnd w:id="298"/>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5C6A5A6F" w:rsidR="05F235FF" w:rsidRPr="00FA2513" w:rsidRDefault="00A369D0">
      <w:pPr>
        <w:rPr>
          <w:rFonts w:ascii="Courier New" w:eastAsia="Arial" w:hAnsi="Courier New" w:cs="Arial"/>
          <w:bCs/>
          <w:color w:val="000000" w:themeColor="text1"/>
        </w:rPr>
      </w:pPr>
      <w:r w:rsidRPr="00FA2513">
        <w:rPr>
          <w:rFonts w:ascii="Courier New" w:eastAsia="Arial" w:hAnsi="Courier New" w:cs="Arial"/>
          <w:bCs/>
          <w:color w:val="000000" w:themeColor="text1"/>
        </w:rPr>
        <w:t>181001</w:t>
      </w:r>
      <w:r w:rsidR="00655C74" w:rsidRPr="00FA2513">
        <w:rPr>
          <w:rFonts w:ascii="Courier New" w:eastAsia="Arial" w:hAnsi="Courier New" w:cs="Arial"/>
          <w:bCs/>
          <w:color w:val="000000" w:themeColor="text1"/>
        </w:rPr>
        <w:t xml:space="preserve">-6301 </w:t>
      </w:r>
      <w:r w:rsidR="00BC0434" w:rsidRPr="00FA2513">
        <w:rPr>
          <w:rFonts w:ascii="Courier New" w:eastAsia="Arial" w:hAnsi="Courier New" w:cs="Arial"/>
          <w:bCs/>
          <w:color w:val="000000" w:themeColor="text1"/>
        </w:rPr>
        <w:t>SOUP</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56571D5D" w14:textId="478A8769" w:rsidR="00C1684D" w:rsidRPr="00A26602" w:rsidRDefault="00F739A6">
      <w:pPr>
        <w:rPr>
          <w:rFonts w:eastAsia="Arial" w:cs="Arial"/>
          <w:bCs/>
          <w:color w:val="000000" w:themeColor="text1"/>
        </w:rPr>
      </w:pPr>
      <w:hyperlink r:id="rId15" w:history="1">
        <w:r w:rsidR="00C1684D" w:rsidRPr="00C1684D">
          <w:rPr>
            <w:rStyle w:val="Hyperlink"/>
            <w:rFonts w:eastAsia="Arial" w:cs="Arial"/>
            <w:bCs/>
          </w:rPr>
          <w:t>https://github.com/pamgene/dascommon/tree/master/configuration</w:t>
        </w:r>
      </w:hyperlink>
    </w:p>
    <w:p w14:paraId="1E8296E2" w14:textId="3E65E55E" w:rsidR="006E21CE" w:rsidRDefault="13D4FDE3" w:rsidP="004B683D">
      <w:pPr>
        <w:pStyle w:val="Heading1"/>
      </w:pPr>
      <w:bookmarkStart w:id="299" w:name="_Toc52367147"/>
      <w:r>
        <w:t>Softw</w:t>
      </w:r>
      <w:r w:rsidR="00B979D3">
        <w:t xml:space="preserve">are Integration and </w:t>
      </w:r>
      <w:r>
        <w:t>Testing Plan</w:t>
      </w:r>
      <w:bookmarkEnd w:id="299"/>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7813FEFB" w14:textId="0D10729D" w:rsidR="003848FB" w:rsidRDefault="003848FB" w:rsidP="0032561E">
      <w:pPr>
        <w:rPr>
          <w:rFonts w:eastAsia="Arial" w:cs="Arial"/>
          <w:bCs/>
        </w:rPr>
      </w:pPr>
      <w:r>
        <w:rPr>
          <w:rFonts w:eastAsia="Arial" w:cs="Arial"/>
          <w:bCs/>
        </w:rPr>
        <w:t>Software integration testing will be documented in:</w:t>
      </w:r>
    </w:p>
    <w:p w14:paraId="7D1FE1CA" w14:textId="77777777" w:rsidR="00FA2513" w:rsidRDefault="00FA2513" w:rsidP="0032561E">
      <w:pPr>
        <w:rPr>
          <w:rFonts w:eastAsia="Arial" w:cs="Arial"/>
          <w:bCs/>
        </w:rPr>
      </w:pPr>
    </w:p>
    <w:p w14:paraId="73B65B2B" w14:textId="77777777" w:rsidR="00503831" w:rsidRDefault="00503831" w:rsidP="0032561E">
      <w:pPr>
        <w:rPr>
          <w:rFonts w:ascii="Courier New" w:eastAsia="Arial" w:hAnsi="Courier New" w:cs="Courier New"/>
          <w:bCs/>
        </w:rPr>
      </w:pPr>
      <w:r>
        <w:rPr>
          <w:rFonts w:ascii="Courier New" w:eastAsia="Arial" w:hAnsi="Courier New" w:cs="Courier New"/>
          <w:bCs/>
        </w:rPr>
        <w:t>TBD</w:t>
      </w:r>
    </w:p>
    <w:p w14:paraId="4855C69D" w14:textId="77777777" w:rsidR="00503831" w:rsidRDefault="00503831" w:rsidP="0032561E">
      <w:pPr>
        <w:rPr>
          <w:rFonts w:ascii="Courier New" w:eastAsia="Arial" w:hAnsi="Courier New" w:cs="Courier New"/>
          <w:bCs/>
        </w:rPr>
      </w:pPr>
    </w:p>
    <w:p w14:paraId="4E1CC6A0" w14:textId="77777777" w:rsidR="00503831" w:rsidRDefault="00503831" w:rsidP="0032561E">
      <w:pPr>
        <w:rPr>
          <w:rFonts w:eastAsia="Arial" w:cs="Arial"/>
          <w:bCs/>
        </w:rPr>
      </w:pPr>
      <w:r>
        <w:rPr>
          <w:rFonts w:eastAsia="Arial" w:cs="Arial"/>
          <w:bCs/>
        </w:rPr>
        <w:t xml:space="preserve">Software system testing will be </w:t>
      </w:r>
      <w:proofErr w:type="spellStart"/>
      <w:r>
        <w:rPr>
          <w:rFonts w:eastAsia="Arial" w:cs="Arial"/>
          <w:bCs/>
        </w:rPr>
        <w:t>performesd</w:t>
      </w:r>
      <w:proofErr w:type="spellEnd"/>
      <w:r>
        <w:rPr>
          <w:rFonts w:eastAsia="Arial" w:cs="Arial"/>
          <w:bCs/>
        </w:rPr>
        <w:t xml:space="preserve"> as </w:t>
      </w:r>
      <w:proofErr w:type="spellStart"/>
      <w:r>
        <w:rPr>
          <w:rFonts w:eastAsia="Arial" w:cs="Arial"/>
          <w:bCs/>
        </w:rPr>
        <w:t>outlied</w:t>
      </w:r>
      <w:proofErr w:type="spellEnd"/>
      <w:r>
        <w:rPr>
          <w:rFonts w:eastAsia="Arial" w:cs="Arial"/>
          <w:bCs/>
        </w:rPr>
        <w:t xml:space="preserve"> in</w:t>
      </w:r>
    </w:p>
    <w:p w14:paraId="39A7698D" w14:textId="77777777" w:rsidR="00503831" w:rsidRDefault="00503831" w:rsidP="0032561E">
      <w:pPr>
        <w:rPr>
          <w:rFonts w:eastAsia="Arial" w:cs="Arial"/>
          <w:bCs/>
        </w:rPr>
      </w:pPr>
      <w:r>
        <w:rPr>
          <w:rFonts w:eastAsia="Arial" w:cs="Arial"/>
          <w:bCs/>
        </w:rPr>
        <w:t>SOP6303 Software Verification and Testing</w:t>
      </w:r>
    </w:p>
    <w:p w14:paraId="36DEE921" w14:textId="77777777" w:rsidR="00503831" w:rsidRDefault="00503831" w:rsidP="0032561E">
      <w:pPr>
        <w:rPr>
          <w:rFonts w:eastAsia="Arial" w:cs="Arial"/>
          <w:bCs/>
        </w:rPr>
      </w:pPr>
      <w:r>
        <w:rPr>
          <w:rFonts w:eastAsia="Arial" w:cs="Arial"/>
          <w:bCs/>
        </w:rPr>
        <w:t>Software system testing will be documented in:</w:t>
      </w:r>
    </w:p>
    <w:p w14:paraId="132E226C" w14:textId="77777777" w:rsidR="00503831" w:rsidRDefault="00503831" w:rsidP="0032561E">
      <w:pPr>
        <w:rPr>
          <w:rFonts w:eastAsia="Arial" w:cs="Arial"/>
          <w:bCs/>
        </w:rPr>
      </w:pPr>
    </w:p>
    <w:p w14:paraId="364BBDA3" w14:textId="29FC7102" w:rsidR="00FA2513" w:rsidRDefault="00503831" w:rsidP="0032561E">
      <w:pPr>
        <w:rPr>
          <w:rFonts w:eastAsia="Arial" w:cs="Arial"/>
          <w:bCs/>
        </w:rPr>
      </w:pPr>
      <w:r w:rsidRPr="00853879">
        <w:rPr>
          <w:rFonts w:asciiTheme="minorHAnsi" w:eastAsia="Arial" w:hAnsiTheme="minorHAnsi" w:cstheme="minorHAnsi"/>
          <w:bCs/>
        </w:rPr>
        <w:t>TBD</w:t>
      </w:r>
    </w:p>
    <w:p w14:paraId="4F1E3B13" w14:textId="39A1F25E" w:rsidR="003163BC" w:rsidRPr="00553F90" w:rsidRDefault="00553F90" w:rsidP="00553F90">
      <w:pPr>
        <w:pStyle w:val="ListParagraph"/>
        <w:ind w:left="1068"/>
        <w:rPr>
          <w:rFonts w:eastAsia="Arial" w:cs="Arial"/>
        </w:rPr>
      </w:pPr>
      <w:r>
        <w:rPr>
          <w:rFonts w:eastAsia="Arial" w:cs="Arial"/>
        </w:rPr>
        <w:t xml:space="preserve">  </w:t>
      </w:r>
    </w:p>
    <w:p w14:paraId="5DC9C507" w14:textId="77777777" w:rsidR="00BB7C61" w:rsidRDefault="00BB7C61" w:rsidP="004B683D">
      <w:pPr>
        <w:pStyle w:val="Heading1"/>
      </w:pPr>
      <w:bookmarkStart w:id="300" w:name="_Toc52367148"/>
      <w:r w:rsidRPr="0C19D696">
        <w:t>Software risk management</w:t>
      </w:r>
      <w:bookmarkEnd w:id="300"/>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77F8C556" w14:textId="6CAAA9BD" w:rsidR="003848FB" w:rsidRDefault="003848FB" w:rsidP="00FA2513">
      <w:pPr>
        <w:pStyle w:val="ListParagraph"/>
        <w:numPr>
          <w:ilvl w:val="0"/>
          <w:numId w:val="24"/>
        </w:numPr>
        <w:spacing w:before="0" w:after="0"/>
        <w:jc w:val="left"/>
      </w:pPr>
      <w:r>
        <w:br w:type="page"/>
      </w:r>
    </w:p>
    <w:p w14:paraId="19B420B7" w14:textId="77777777" w:rsidR="00BB7C61" w:rsidRDefault="00BB7C61" w:rsidP="0032561E"/>
    <w:p w14:paraId="5ACBC038" w14:textId="1F9D2CA8" w:rsidR="005E1545" w:rsidRPr="005E1545" w:rsidRDefault="00BB7C61" w:rsidP="004B683D">
      <w:pPr>
        <w:pStyle w:val="Heading1"/>
      </w:pPr>
      <w:bookmarkStart w:id="301" w:name="_Ref23865931"/>
      <w:bookmarkStart w:id="302" w:name="_Ref24380211"/>
      <w:bookmarkStart w:id="303" w:name="_Toc52367149"/>
      <w:r w:rsidRPr="0C19D696">
        <w:t>Project deliverables</w:t>
      </w:r>
      <w:bookmarkEnd w:id="301"/>
      <w:bookmarkEnd w:id="302"/>
      <w:bookmarkEnd w:id="303"/>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63AC618" w:rsidR="00F84E09" w:rsidRDefault="00F84E09" w:rsidP="003848FB">
            <w:pPr>
              <w:rPr>
                <w:lang w:val="en-US"/>
              </w:rPr>
            </w:pPr>
            <w:r w:rsidRPr="003848FB">
              <w:rPr>
                <w:lang w:val="en-US"/>
              </w:rPr>
              <w:t>210227</w:t>
            </w:r>
            <w:r w:rsidR="00503831">
              <w:rPr>
                <w:lang w:val="en-US"/>
              </w:rPr>
              <w:t>RW200</w:t>
            </w:r>
            <w:ins w:id="304" w:author="Rik de Wijn" w:date="2020-09-30T14:03:00Z">
              <w:r w:rsidR="003A189C">
                <w:rPr>
                  <w:lang w:val="en-US"/>
                </w:rPr>
                <w:t>10</w:t>
              </w:r>
            </w:ins>
            <w:del w:id="305" w:author="Rik de Wijn" w:date="2020-09-30T14:03:00Z">
              <w:r w:rsidR="00503831" w:rsidDel="003A189C">
                <w:rPr>
                  <w:lang w:val="en-US"/>
                </w:rPr>
                <w:delText>08</w:delText>
              </w:r>
            </w:del>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47C26C1D"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08BA719A" w:rsidR="00F84E09" w:rsidRPr="00FA2513" w:rsidRDefault="00F84E09" w:rsidP="00FA2513">
            <w:pPr>
              <w:rPr>
                <w:rFonts w:cs="Arial"/>
                <w:color w:val="000000" w:themeColor="text1"/>
              </w:rPr>
            </w:pP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73A4C4FC"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56794DC7" w:rsidR="00F84E09" w:rsidRDefault="00F84E09"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2EFDDC32" w:rsidR="00F84E09" w:rsidRDefault="00F84E09" w:rsidP="0089528E">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306" w:name="_Toc52367150"/>
      <w:r w:rsidRPr="13D4FDE3">
        <w:rPr>
          <w:lang w:val="en-US"/>
        </w:rPr>
        <w:t>Commo</w:t>
      </w:r>
      <w:r w:rsidR="00D8196F">
        <w:rPr>
          <w:lang w:val="en-US"/>
        </w:rPr>
        <w:t>n Software Defects</w:t>
      </w:r>
      <w:bookmarkEnd w:id="306"/>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307" w:name="_Toc52367151"/>
      <w:bookmarkEnd w:id="185"/>
      <w:r>
        <w:t>Appendix</w:t>
      </w:r>
      <w:bookmarkEnd w:id="307"/>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308" w:name="_Toc52367152"/>
      <w:r>
        <w:t>References and related documents</w:t>
      </w:r>
      <w:bookmarkEnd w:id="308"/>
    </w:p>
    <w:p w14:paraId="194FE555" w14:textId="2889A30B" w:rsidR="003A189C" w:rsidRPr="003A189C" w:rsidRDefault="0059089B" w:rsidP="003A189C">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3A189C" w:rsidRPr="003A189C">
        <w:rPr>
          <w:rFonts w:cs="Arial"/>
          <w:noProof/>
        </w:rPr>
        <w:t>[1]</w:t>
      </w:r>
      <w:r w:rsidR="003A189C" w:rsidRPr="003A189C">
        <w:rPr>
          <w:rFonts w:cs="Arial"/>
          <w:noProof/>
        </w:rPr>
        <w:tab/>
        <w:t xml:space="preserve">W. E. Johnson, C. Li, and A. Rabinovic, “Adjusting batch effects in microarray expression data using empirical Bayes methods,” </w:t>
      </w:r>
      <w:r w:rsidR="003A189C" w:rsidRPr="003A189C">
        <w:rPr>
          <w:rFonts w:cs="Arial"/>
          <w:i/>
          <w:iCs/>
          <w:noProof/>
        </w:rPr>
        <w:t>Biostatistics</w:t>
      </w:r>
      <w:r w:rsidR="003A189C" w:rsidRPr="003A189C">
        <w:rPr>
          <w:rFonts w:cs="Arial"/>
          <w:noProof/>
        </w:rPr>
        <w:t>, vol. 8, no. 1, pp. 118–127, Jan. 2007.</w:t>
      </w:r>
    </w:p>
    <w:p w14:paraId="291DBC2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2]</w:t>
      </w:r>
      <w:r w:rsidRPr="003A189C">
        <w:rPr>
          <w:rFonts w:cs="Arial"/>
          <w:noProof/>
        </w:rPr>
        <w:tab/>
        <w:t xml:space="preserve">Y. Zhang, D. F. Jenkins, S. Manimaran, and W. E. Johnson, “Alternative empirical Bayes models for adjusting for batch effects in genomic studies,” </w:t>
      </w:r>
      <w:r w:rsidRPr="003A189C">
        <w:rPr>
          <w:rFonts w:cs="Arial"/>
          <w:i/>
          <w:iCs/>
          <w:noProof/>
        </w:rPr>
        <w:t>BMC Bioinformatics</w:t>
      </w:r>
      <w:r w:rsidRPr="003A189C">
        <w:rPr>
          <w:rFonts w:cs="Arial"/>
          <w:noProof/>
        </w:rPr>
        <w:t>, vol. 19, no. 1, p. 262, Jul. 2018.</w:t>
      </w:r>
    </w:p>
    <w:p w14:paraId="74C9036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3]</w:t>
      </w:r>
      <w:r w:rsidRPr="003A189C">
        <w:rPr>
          <w:rFonts w:cs="Arial"/>
          <w:noProof/>
        </w:rPr>
        <w:tab/>
        <w:t>PamGene International, “210228RW19030 Development and verification of the use of reference samples in teh DAS lab,” 2019.</w:t>
      </w:r>
    </w:p>
    <w:p w14:paraId="5E95812E" w14:textId="63EE27B8" w:rsidR="00CE5331" w:rsidRDefault="003A189C" w:rsidP="003A189C">
      <w:pPr>
        <w:widowControl w:val="0"/>
        <w:autoSpaceDE w:val="0"/>
        <w:autoSpaceDN w:val="0"/>
        <w:adjustRightInd w:val="0"/>
        <w:ind w:left="640" w:hanging="640"/>
        <w:rPr>
          <w:rFonts w:cs="Arial"/>
          <w:noProof/>
        </w:rPr>
      </w:pPr>
      <w:r w:rsidRPr="003A189C">
        <w:rPr>
          <w:rFonts w:cs="Arial"/>
          <w:noProof/>
        </w:rPr>
        <w:t>[4]</w:t>
      </w:r>
      <w:r w:rsidRPr="003A189C">
        <w:rPr>
          <w:rFonts w:cs="Arial"/>
          <w:noProof/>
        </w:rPr>
        <w:tab/>
        <w:t>PamGene International, “210228RW19031 METHOD clinical calibration experimental report,” 2019.</w:t>
      </w:r>
    </w:p>
    <w:p w14:paraId="4276A206" w14:textId="77777777" w:rsidR="00CE5331" w:rsidRDefault="00CE5331">
      <w:pPr>
        <w:spacing w:before="0" w:after="0"/>
        <w:jc w:val="left"/>
        <w:rPr>
          <w:rFonts w:cs="Arial"/>
          <w:noProof/>
        </w:rPr>
      </w:pPr>
      <w:r>
        <w:rPr>
          <w:rFonts w:cs="Arial"/>
          <w:noProof/>
        </w:rPr>
        <w:br w:type="page"/>
      </w:r>
    </w:p>
    <w:p w14:paraId="6FE94AF9" w14:textId="77777777" w:rsidR="003A189C" w:rsidRPr="003A189C" w:rsidRDefault="003A189C" w:rsidP="003A189C">
      <w:pPr>
        <w:widowControl w:val="0"/>
        <w:autoSpaceDE w:val="0"/>
        <w:autoSpaceDN w:val="0"/>
        <w:adjustRightInd w:val="0"/>
        <w:ind w:left="640" w:hanging="640"/>
        <w:rPr>
          <w:rFonts w:cs="Arial"/>
          <w:noProof/>
        </w:rPr>
      </w:pPr>
    </w:p>
    <w:p w14:paraId="4B39E4E5" w14:textId="4C46CA6C" w:rsidR="007E086A" w:rsidRPr="0059089B" w:rsidRDefault="0059089B" w:rsidP="00CE5331">
      <w:pPr>
        <w:pStyle w:val="Heading1"/>
      </w:pPr>
      <w:r>
        <w:fldChar w:fldCharType="end"/>
      </w:r>
      <w:bookmarkStart w:id="309" w:name="_Toc52367153"/>
      <w:r w:rsidR="007E086A" w:rsidRPr="0059089B">
        <w:t>Signatures and approval</w:t>
      </w:r>
      <w:bookmarkEnd w:id="309"/>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2B3CF8">
        <w:trPr>
          <w:trHeight w:val="113"/>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2B3CF8">
        <w:trPr>
          <w:trHeight w:val="113"/>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2B3CF8">
        <w:trPr>
          <w:trHeight w:val="113"/>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310" w:name="_Toc52367154"/>
      <w:r>
        <w:t>History</w:t>
      </w:r>
      <w:bookmarkEnd w:id="310"/>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98F5A" w14:textId="77777777" w:rsidR="003642C3" w:rsidRDefault="003642C3">
      <w:r>
        <w:separator/>
      </w:r>
    </w:p>
  </w:endnote>
  <w:endnote w:type="continuationSeparator" w:id="0">
    <w:p w14:paraId="223EF323" w14:textId="77777777" w:rsidR="003642C3" w:rsidRDefault="00364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733779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ins w:id="315" w:author="Rik de Wijn" w:date="2020-09-30T14:03:00Z">
      <w:r>
        <w:rPr>
          <w:noProof/>
        </w:rPr>
        <w:t>210227RW20010 Software Development Plan DAS-COMBAT.docx</w:t>
      </w:r>
    </w:ins>
    <w:del w:id="316" w:author="Rik de Wijn" w:date="2020-09-30T14:03:00Z">
      <w:r w:rsidDel="003642C3">
        <w:rPr>
          <w:noProof/>
        </w:rPr>
        <w:delText>210227RW20008 Software Development Plan DAS-COMBAT.docx</w:delText>
      </w:r>
    </w:del>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CE5331">
      <w:rPr>
        <w:rStyle w:val="PageNumber"/>
        <w:noProof/>
        <w:sz w:val="18"/>
        <w:szCs w:val="18"/>
      </w:rPr>
      <w:t>6</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CE5331">
      <w:rPr>
        <w:rStyle w:val="PageNumber"/>
        <w:noProof/>
        <w:sz w:val="18"/>
        <w:szCs w:val="18"/>
      </w:rPr>
      <w:t>13</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6DD1C" w14:textId="77777777" w:rsidR="003642C3" w:rsidRDefault="003642C3">
      <w:r>
        <w:separator/>
      </w:r>
    </w:p>
  </w:footnote>
  <w:footnote w:type="continuationSeparator" w:id="0">
    <w:p w14:paraId="5581C56E" w14:textId="77777777" w:rsidR="003642C3" w:rsidRDefault="00364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2"/>
      <w:gridCol w:w="3679"/>
      <w:gridCol w:w="1206"/>
      <w:gridCol w:w="2209"/>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398B4EFF"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w:t>
          </w:r>
          <w:ins w:id="311" w:author="Rik de Wijn" w:date="2020-09-30T14:03:00Z">
            <w:r>
              <w:rPr>
                <w:rFonts w:eastAsia="Calibri" w:cs="Arial"/>
                <w:sz w:val="16"/>
                <w:szCs w:val="22"/>
                <w:lang w:val="nl-NL" w:eastAsia="en-US"/>
              </w:rPr>
              <w:t>RW20010</w:t>
            </w:r>
          </w:ins>
          <w:del w:id="312" w:author="Rik de Wijn" w:date="2020-09-30T14:03:00Z">
            <w:r w:rsidDel="003A189C">
              <w:rPr>
                <w:rFonts w:eastAsia="Calibri" w:cs="Arial"/>
                <w:sz w:val="16"/>
                <w:szCs w:val="22"/>
                <w:lang w:val="nl-NL" w:eastAsia="en-US"/>
              </w:rPr>
              <w:delText>FN191212</w:delText>
            </w:r>
          </w:del>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1C09A854"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ins w:id="313" w:author="Rik de Wijn" w:date="2020-09-30T14:03:00Z">
            <w:r>
              <w:rPr>
                <w:rFonts w:eastAsia="Calibri" w:cs="Arial"/>
                <w:color w:val="A6A6A6"/>
                <w:sz w:val="16"/>
                <w:szCs w:val="22"/>
                <w:lang w:val="nl-NL" w:eastAsia="en-US"/>
              </w:rPr>
              <w:t>31-Oct-2020</w:t>
            </w:r>
          </w:ins>
          <w:del w:id="314" w:author="Rik de Wijn" w:date="2020-09-30T14:03:00Z">
            <w:r w:rsidDel="003A189C">
              <w:rPr>
                <w:rFonts w:eastAsia="Calibri" w:cs="Arial"/>
                <w:color w:val="A6A6A6"/>
                <w:sz w:val="16"/>
                <w:szCs w:val="22"/>
                <w:lang w:val="nl-NL" w:eastAsia="en-US"/>
              </w:rPr>
              <w:delText>27-Jan-2020</w:delText>
            </w:r>
          </w:del>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w:t>
          </w:r>
          <w:proofErr w:type="spellStart"/>
          <w:r w:rsidRPr="7604E799">
            <w:rPr>
              <w:b/>
              <w:bCs/>
              <w:sz w:val="24"/>
            </w:rPr>
            <w:t>en</w:t>
          </w:r>
          <w:proofErr w:type="spellEnd"/>
          <w:r w:rsidRPr="7604E799">
            <w:rPr>
              <w:b/>
              <w:bCs/>
              <w:sz w:val="24"/>
            </w:rPr>
            <w:t xml:space="preserve">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9">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5">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9">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0">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2">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4">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5">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9">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1">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20"/>
  </w:num>
  <w:num w:numId="4">
    <w:abstractNumId w:val="27"/>
  </w:num>
  <w:num w:numId="5">
    <w:abstractNumId w:val="10"/>
  </w:num>
  <w:num w:numId="6">
    <w:abstractNumId w:val="15"/>
  </w:num>
  <w:num w:numId="7">
    <w:abstractNumId w:val="7"/>
  </w:num>
  <w:num w:numId="8">
    <w:abstractNumId w:val="33"/>
  </w:num>
  <w:num w:numId="9">
    <w:abstractNumId w:val="31"/>
  </w:num>
  <w:num w:numId="10">
    <w:abstractNumId w:val="13"/>
  </w:num>
  <w:num w:numId="11">
    <w:abstractNumId w:val="11"/>
  </w:num>
  <w:num w:numId="12">
    <w:abstractNumId w:val="5"/>
  </w:num>
  <w:num w:numId="13">
    <w:abstractNumId w:val="17"/>
  </w:num>
  <w:num w:numId="14">
    <w:abstractNumId w:val="22"/>
  </w:num>
  <w:num w:numId="15">
    <w:abstractNumId w:val="4"/>
  </w:num>
  <w:num w:numId="16">
    <w:abstractNumId w:val="9"/>
  </w:num>
  <w:num w:numId="17">
    <w:abstractNumId w:val="16"/>
  </w:num>
  <w:num w:numId="18">
    <w:abstractNumId w:val="30"/>
  </w:num>
  <w:num w:numId="19">
    <w:abstractNumId w:val="29"/>
  </w:num>
  <w:num w:numId="20">
    <w:abstractNumId w:val="20"/>
    <w:lvlOverride w:ilvl="0">
      <w:startOverride w:val="17"/>
    </w:lvlOverride>
  </w:num>
  <w:num w:numId="21">
    <w:abstractNumId w:val="2"/>
  </w:num>
  <w:num w:numId="22">
    <w:abstractNumId w:val="1"/>
  </w:num>
  <w:num w:numId="23">
    <w:abstractNumId w:val="0"/>
  </w:num>
  <w:num w:numId="24">
    <w:abstractNumId w:val="25"/>
  </w:num>
  <w:num w:numId="25">
    <w:abstractNumId w:val="21"/>
  </w:num>
  <w:num w:numId="26">
    <w:abstractNumId w:val="18"/>
  </w:num>
  <w:num w:numId="27">
    <w:abstractNumId w:val="8"/>
  </w:num>
  <w:num w:numId="28">
    <w:abstractNumId w:val="26"/>
  </w:num>
  <w:num w:numId="29">
    <w:abstractNumId w:val="6"/>
  </w:num>
  <w:num w:numId="30">
    <w:abstractNumId w:val="32"/>
  </w:num>
  <w:num w:numId="31">
    <w:abstractNumId w:val="23"/>
  </w:num>
  <w:num w:numId="32">
    <w:abstractNumId w:val="12"/>
  </w:num>
  <w:num w:numId="33">
    <w:abstractNumId w:val="14"/>
  </w:num>
  <w:num w:numId="34">
    <w:abstractNumId w:val="28"/>
  </w:num>
  <w:num w:numId="35">
    <w:abstractNumId w:val="2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B78A9"/>
    <w:rsid w:val="001D5037"/>
    <w:rsid w:val="001D7C8D"/>
    <w:rsid w:val="001E3BA2"/>
    <w:rsid w:val="0020374B"/>
    <w:rsid w:val="00203CF1"/>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7572C"/>
    <w:rsid w:val="00275B09"/>
    <w:rsid w:val="00276E92"/>
    <w:rsid w:val="002817E7"/>
    <w:rsid w:val="00284BFD"/>
    <w:rsid w:val="00284DDA"/>
    <w:rsid w:val="0029005C"/>
    <w:rsid w:val="002915B9"/>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E7FE4"/>
    <w:rsid w:val="00BF0FAE"/>
    <w:rsid w:val="00BF4B7C"/>
    <w:rsid w:val="00C024DA"/>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E0018B"/>
    <w:rsid w:val="00E022CA"/>
    <w:rsid w:val="00E06B22"/>
    <w:rsid w:val="00E1624D"/>
    <w:rsid w:val="00E201CA"/>
    <w:rsid w:val="00E248B5"/>
    <w:rsid w:val="00E25D12"/>
    <w:rsid w:val="00E40BC1"/>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6EFF"/>
    <w:rsid w:val="00F02E8A"/>
    <w:rsid w:val="00F177E2"/>
    <w:rsid w:val="00F22F97"/>
    <w:rsid w:val="00F23530"/>
    <w:rsid w:val="00F24B9D"/>
    <w:rsid w:val="00F44804"/>
    <w:rsid w:val="00F54630"/>
    <w:rsid w:val="00F56168"/>
    <w:rsid w:val="00F57D88"/>
    <w:rsid w:val="00F64E60"/>
    <w:rsid w:val="00F67DA8"/>
    <w:rsid w:val="00F739A6"/>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configuration"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configuration"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purl.org/dc/terms/"/>
    <ds:schemaRef ds:uri="484f34b8-3862-4c04-a459-91b609357355"/>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4.xml><?xml version="1.0" encoding="utf-8"?>
<ds:datastoreItem xmlns:ds="http://schemas.openxmlformats.org/officeDocument/2006/customXml" ds:itemID="{5C61A8D3-9160-41CF-927C-30AD67BF2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2</TotalTime>
  <Pages>13</Pages>
  <Words>2157</Words>
  <Characters>31745</Characters>
  <Application>Microsoft Office Word</Application>
  <DocSecurity>0</DocSecurity>
  <Lines>264</Lines>
  <Paragraphs>67</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33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Rik de Wijn</cp:lastModifiedBy>
  <cp:revision>3</cp:revision>
  <cp:lastPrinted>2020-01-21T15:27:00Z</cp:lastPrinted>
  <dcterms:created xsi:type="dcterms:W3CDTF">2020-09-30T12:03:00Z</dcterms:created>
  <dcterms:modified xsi:type="dcterms:W3CDTF">2020-09-3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